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D1B228" w14:textId="0B430BDB" w:rsidR="00B94C99" w:rsidRPr="0066569F" w:rsidRDefault="0066569F" w:rsidP="005525C6">
      <w:pPr>
        <w:pStyle w:val="Heading2"/>
        <w:rPr>
          <w:lang w:val="en-US"/>
        </w:rPr>
      </w:pPr>
      <w:r w:rsidRPr="0066569F">
        <w:rPr>
          <w:lang w:val="en-US"/>
        </w:rPr>
        <w:t>Cognitiv</w:t>
      </w:r>
      <w:r>
        <w:rPr>
          <w:lang w:val="en-US"/>
        </w:rPr>
        <w:t>e c</w:t>
      </w:r>
      <w:r w:rsidR="00B94C99" w:rsidRPr="0066569F">
        <w:rPr>
          <w:lang w:val="en-US"/>
        </w:rPr>
        <w:t>omponent</w:t>
      </w:r>
    </w:p>
    <w:p w14:paraId="0507B362" w14:textId="1FFFBC79" w:rsidR="00D50046" w:rsidRPr="0066569F" w:rsidRDefault="00551EFE" w:rsidP="0043087E">
      <w:pPr>
        <w:ind w:firstLine="720"/>
        <w:rPr>
          <w:lang w:val="en-US"/>
        </w:rPr>
      </w:pPr>
      <w:r w:rsidRPr="0066569F">
        <w:rPr>
          <w:lang w:val="en-US"/>
        </w:rPr>
        <w:t xml:space="preserve">Los </w:t>
      </w:r>
      <w:proofErr w:type="spellStart"/>
      <w:r w:rsidRPr="0066569F">
        <w:rPr>
          <w:lang w:val="en-US"/>
        </w:rPr>
        <w:t>procesos</w:t>
      </w:r>
      <w:proofErr w:type="spellEnd"/>
      <w:r w:rsidRPr="0066569F">
        <w:rPr>
          <w:lang w:val="en-US"/>
        </w:rPr>
        <w:t xml:space="preserve"> </w:t>
      </w:r>
      <w:proofErr w:type="spellStart"/>
      <w:r w:rsidRPr="0066569F">
        <w:rPr>
          <w:lang w:val="en-US"/>
        </w:rPr>
        <w:t>cognitivos</w:t>
      </w:r>
      <w:proofErr w:type="spellEnd"/>
      <w:r w:rsidRPr="0066569F">
        <w:rPr>
          <w:lang w:val="en-US"/>
        </w:rPr>
        <w:t xml:space="preserve"> </w:t>
      </w:r>
      <w:proofErr w:type="spellStart"/>
      <w:r w:rsidRPr="0066569F">
        <w:rPr>
          <w:lang w:val="en-US"/>
        </w:rPr>
        <w:t>propuestos</w:t>
      </w:r>
      <w:proofErr w:type="spellEnd"/>
      <w:r w:rsidRPr="0066569F">
        <w:rPr>
          <w:lang w:val="en-US"/>
        </w:rPr>
        <w:t xml:space="preserve"> por el PASS se </w:t>
      </w:r>
      <w:proofErr w:type="spellStart"/>
      <w:r w:rsidRPr="0066569F">
        <w:rPr>
          <w:lang w:val="en-US"/>
        </w:rPr>
        <w:t>encuentran</w:t>
      </w:r>
      <w:proofErr w:type="spellEnd"/>
      <w:r w:rsidRPr="0066569F">
        <w:rPr>
          <w:lang w:val="en-US"/>
        </w:rPr>
        <w:t xml:space="preserve"> </w:t>
      </w:r>
      <w:proofErr w:type="spellStart"/>
      <w:r w:rsidRPr="0066569F">
        <w:rPr>
          <w:lang w:val="en-US"/>
        </w:rPr>
        <w:t>relacionados</w:t>
      </w:r>
      <w:proofErr w:type="spellEnd"/>
      <w:r w:rsidRPr="0066569F">
        <w:rPr>
          <w:lang w:val="en-US"/>
        </w:rPr>
        <w:t xml:space="preserve"> con las </w:t>
      </w:r>
      <w:proofErr w:type="spellStart"/>
      <w:r w:rsidRPr="0066569F">
        <w:rPr>
          <w:lang w:val="en-US"/>
        </w:rPr>
        <w:t>destrezas</w:t>
      </w:r>
      <w:proofErr w:type="spellEnd"/>
      <w:r w:rsidRPr="0066569F">
        <w:rPr>
          <w:lang w:val="en-US"/>
        </w:rPr>
        <w:t xml:space="preserve"> de </w:t>
      </w:r>
      <w:proofErr w:type="spellStart"/>
      <w:r w:rsidRPr="0066569F">
        <w:rPr>
          <w:lang w:val="en-US"/>
        </w:rPr>
        <w:t>lectura</w:t>
      </w:r>
      <w:proofErr w:type="spellEnd"/>
      <w:r w:rsidRPr="0066569F">
        <w:rPr>
          <w:lang w:val="en-US"/>
        </w:rPr>
        <w:t xml:space="preserve">.  </w:t>
      </w:r>
      <w:proofErr w:type="spellStart"/>
      <w:r w:rsidRPr="0066569F">
        <w:rPr>
          <w:lang w:val="en-US"/>
        </w:rPr>
        <w:t>Estudios</w:t>
      </w:r>
      <w:proofErr w:type="spellEnd"/>
      <w:r w:rsidRPr="0066569F">
        <w:rPr>
          <w:lang w:val="en-US"/>
        </w:rPr>
        <w:t xml:space="preserve"> </w:t>
      </w:r>
      <w:proofErr w:type="spellStart"/>
      <w:r w:rsidRPr="0066569F">
        <w:rPr>
          <w:lang w:val="en-US"/>
        </w:rPr>
        <w:t>han</w:t>
      </w:r>
      <w:proofErr w:type="spellEnd"/>
      <w:r w:rsidRPr="0066569F">
        <w:rPr>
          <w:lang w:val="en-US"/>
        </w:rPr>
        <w:t xml:space="preserve"> </w:t>
      </w:r>
      <w:proofErr w:type="spellStart"/>
      <w:r w:rsidRPr="0066569F">
        <w:rPr>
          <w:lang w:val="en-US"/>
        </w:rPr>
        <w:t>demostrado</w:t>
      </w:r>
      <w:proofErr w:type="spellEnd"/>
      <w:r w:rsidRPr="0066569F">
        <w:rPr>
          <w:lang w:val="en-US"/>
        </w:rPr>
        <w:t xml:space="preserve"> que las </w:t>
      </w:r>
      <w:proofErr w:type="spellStart"/>
      <w:r w:rsidRPr="0066569F">
        <w:rPr>
          <w:lang w:val="en-US"/>
        </w:rPr>
        <w:t>destrezas</w:t>
      </w:r>
      <w:proofErr w:type="spellEnd"/>
      <w:r w:rsidRPr="0066569F">
        <w:rPr>
          <w:lang w:val="en-US"/>
        </w:rPr>
        <w:t xml:space="preserve"> </w:t>
      </w:r>
      <w:proofErr w:type="spellStart"/>
      <w:r w:rsidRPr="0066569F">
        <w:rPr>
          <w:lang w:val="en-US"/>
        </w:rPr>
        <w:t>básicas</w:t>
      </w:r>
      <w:proofErr w:type="spellEnd"/>
      <w:r w:rsidRPr="0066569F">
        <w:rPr>
          <w:lang w:val="en-US"/>
        </w:rPr>
        <w:t xml:space="preserve"> de </w:t>
      </w:r>
      <w:proofErr w:type="spellStart"/>
      <w:r w:rsidRPr="0066569F">
        <w:rPr>
          <w:lang w:val="en-US"/>
        </w:rPr>
        <w:t>lectura</w:t>
      </w:r>
      <w:proofErr w:type="spellEnd"/>
      <w:r w:rsidRPr="0066569F">
        <w:rPr>
          <w:lang w:val="en-US"/>
        </w:rPr>
        <w:t xml:space="preserve"> se </w:t>
      </w:r>
      <w:proofErr w:type="spellStart"/>
      <w:r w:rsidRPr="0066569F">
        <w:rPr>
          <w:lang w:val="en-US"/>
        </w:rPr>
        <w:t>encuentran</w:t>
      </w:r>
      <w:proofErr w:type="spellEnd"/>
      <w:r w:rsidRPr="0066569F">
        <w:rPr>
          <w:lang w:val="en-US"/>
        </w:rPr>
        <w:t xml:space="preserve"> </w:t>
      </w:r>
      <w:proofErr w:type="spellStart"/>
      <w:r w:rsidRPr="0066569F">
        <w:rPr>
          <w:lang w:val="en-US"/>
        </w:rPr>
        <w:t>relacionadas</w:t>
      </w:r>
      <w:proofErr w:type="spellEnd"/>
      <w:r w:rsidRPr="0066569F">
        <w:rPr>
          <w:lang w:val="en-US"/>
        </w:rPr>
        <w:t xml:space="preserve"> con la </w:t>
      </w:r>
      <w:proofErr w:type="spellStart"/>
      <w:r w:rsidRPr="0066569F">
        <w:rPr>
          <w:lang w:val="en-US"/>
        </w:rPr>
        <w:t>planificación</w:t>
      </w:r>
      <w:proofErr w:type="spellEnd"/>
      <w:r w:rsidRPr="0066569F">
        <w:rPr>
          <w:lang w:val="en-US"/>
        </w:rPr>
        <w:t xml:space="preserve"> </w:t>
      </w:r>
      <w:r w:rsidRPr="0066569F">
        <w:rPr>
          <w:lang w:val="en-US"/>
        </w:rPr>
        <w:fldChar w:fldCharType="begin" w:fldLock="1"/>
      </w:r>
      <w:r w:rsidRPr="0066569F">
        <w:rPr>
          <w:lang w:val="en-US"/>
        </w:rPr>
        <w:instrText>ADDIN CSL_CITATION {"citationItems":[{"id":"ITEM-1","itemData":{"DOI":"10.5539/ass.v7n10p44","ISBN":"1911-2025, 1911-2017","ISSN":"1911-2025","abstract":"This study discusses the Cognitive Assessment System (CAS) in assessing cognitive processing. CAS is capable of measuring not only the cognitive ability and process but also of able to determine the deficits in relation with specific reading skills. Therefore, this study aims to examine the relationship of PASS cognitive processes with the reading components of Wide Range Achievement Test-4 (WRAT-4). The CAS and WRAT-4 were administered to a hundred primary standard three Malaysian children but based on American norms. The full scale of CAS mean scores was 98 which is the average level of cognitive processing among the subjects. While the WRAT-4 reading components showed the mean score of overall reading performance was 90 which slightly reach the average level. Correlation analysis revealed that cognitive processes were significantly correlated with overall reading performance with r=0789, p&lt;0.01. Simultaneous and Planning processing had quite strong relationship with the overall reading performance which was r=0.724, p&lt;0.01 and r=0.676, p&lt;0.01 respectively. However, Successive processing had low score of r = 0.393, p &lt; 0.01 for the correlation with reading comprehension. CAS is one of the alternatives in providing such capabilities in measuring cognitive processes that could predict reading deficits and relevant to identify performance on reading-related skills.","author":[{"dropping-particle":"","family":"Keat","given":"Ooi Boon","non-dropping-particle":"","parse-names":false,"suffix":""},{"dropping-particle":"Bin","family":"Hj. Ismail","given":"Khaidzir","non-dropping-particle":"","parse-names":false,"suffix":""}],"container-title":"Asian Social Science","id":"ITEM-1","issue":"10","issued":{"date-parts":[["2011","9","29"]]},"page":"44-52","title":"The Relationship between Cognitive Processing and Reading","type":"article-journal","volume":"7"},"uris":["http://www.mendeley.com/documents/?uuid=b4b0e0cc-00b2-4e87-8588-8ba305d4eb49"]},{"id":"ITEM-2","itemData":{"DOI":"10.1080/02702710802153412","ISBN":"0270-2711, 1521-0685","ISSN":"0270-2711","author":[{"dropping-particle":"","family":"Das","given":"J P","non-dropping-particle":"","parse-names":false,"suffix":""},{"dropping-particle":"","family":"Georgiou","given":"George","non-dropping-particle":"","parse-names":false,"suffix":""},{"dropping-particle":"","family":"Janzen","given":"Troy","non-dropping-particle":"","parse-names":false,"suffix":""}],"container-title":"Reading Psychology","id":"ITEM-2","issue":"4","issued":{"date-parts":[["2008","8"]]},"language":"en","page":"366-393","title":"Influence of Distal and Proximal Cognitive Processes on Word Reading","type":"article-journal","volume":"29"},"uris":["http://www.mendeley.com/documents/?uuid=fe4102de-629b-4bf2-8c2a-5335eef6d66d"]}],"mendeley":{"formattedCitation":"(Das et al., 2008; Keat &amp; Hj. Ismail, 2011)","manualFormatting":"(Das et al., 2008; Keat &amp; Hj.  Ismail, 2011)","plainTextFormattedCitation":"(Das et al., 2008; Keat &amp; Hj. Ismail, 2011)","previouslyFormattedCitation":"(Das et al., 2008; Keat &amp; Hj. Ismail, 2011)"},"properties":{"noteIndex":0},"schema":"https://github.com/citation-style-language/schema/raw/master/csl-citation.json"}</w:instrText>
      </w:r>
      <w:r w:rsidRPr="0066569F">
        <w:rPr>
          <w:lang w:val="en-US"/>
        </w:rPr>
        <w:fldChar w:fldCharType="separate"/>
      </w:r>
      <w:r w:rsidRPr="0066569F">
        <w:rPr>
          <w:noProof/>
          <w:lang w:val="en-US"/>
        </w:rPr>
        <w:t>(Das et al., 2008; Keat &amp; Hj.  Ismail, 2011)</w:t>
      </w:r>
      <w:r w:rsidRPr="0066569F">
        <w:rPr>
          <w:lang w:val="en-US"/>
        </w:rPr>
        <w:fldChar w:fldCharType="end"/>
      </w:r>
      <w:r w:rsidRPr="0066569F">
        <w:rPr>
          <w:lang w:val="en-US"/>
        </w:rPr>
        <w:t xml:space="preserve">, </w:t>
      </w:r>
      <w:proofErr w:type="spellStart"/>
      <w:r w:rsidRPr="0066569F">
        <w:rPr>
          <w:lang w:val="en-US"/>
        </w:rPr>
        <w:t>procesamiento</w:t>
      </w:r>
      <w:proofErr w:type="spellEnd"/>
      <w:r w:rsidRPr="0066569F">
        <w:rPr>
          <w:lang w:val="en-US"/>
        </w:rPr>
        <w:t xml:space="preserve"> </w:t>
      </w:r>
      <w:proofErr w:type="spellStart"/>
      <w:r w:rsidRPr="0066569F">
        <w:rPr>
          <w:lang w:val="en-US"/>
        </w:rPr>
        <w:t>simultáneo</w:t>
      </w:r>
      <w:proofErr w:type="spellEnd"/>
      <w:r w:rsidRPr="0066569F">
        <w:rPr>
          <w:lang w:val="en-US"/>
        </w:rPr>
        <w:t xml:space="preserve"> </w:t>
      </w:r>
      <w:r w:rsidRPr="0066569F">
        <w:rPr>
          <w:lang w:val="en-US"/>
        </w:rPr>
        <w:fldChar w:fldCharType="begin" w:fldLock="1"/>
      </w:r>
      <w:r w:rsidRPr="0066569F">
        <w:rPr>
          <w:lang w:val="en-US"/>
        </w:rPr>
        <w:instrText>ADDIN CSL_CITATION {"citationItems":[{"id":"ITEM-1","itemData":{"author":[{"dropping-particle":"","family":"Papadopoulos","given":"T","non-dropping-particle":"","parse-names":false,"suffix":""},{"dropping-particle":"","family":"Charalambous","given":"A","non-dropping-particle":"","parse-names":false,"suffix":""},{"dropping-particle":"","family":"Androniki","given":"K","non-dropping-particle":"","parse-names":false,"suffix":""},{"dropping-particle":"","family":"Loizou","given":"M","non-dropping-particle":"","parse-names":false,"suffix":""}],"container-title":"European Journal of Psychology of Education","id":"ITEM-1","issue":"1","issued":{"date-parts":[["2004"]]},"page":"79-105","title":"Kindergarten cognitive intervention for reading difficulties: The PREP remediation in Greek","type":"article-journal","volume":"19"},"uris":["http://www.mendeley.com/documents/?uuid=da455c52-a206-4ef4-bebb-cce354604b56"]},{"id":"ITEM-2","itemData":{"DOI":"10.5539/ass.v7n10p44","ISBN":"1911-2025, 1911-2017","ISSN":"1911-2025","abstract":"This study discusses the Cognitive Assessment System (CAS) in assessing cognitive processing. CAS is capable of measuring not only the cognitive ability and process but also of able to determine the deficits in relation with specific reading skills. Therefore, this study aims to examine the relationship of PASS cognitive processes with the reading components of Wide Range Achievement Test-4 (WRAT-4). The CAS and WRAT-4 were administered to a hundred primary standard three Malaysian children but based on American norms. The full scale of CAS mean scores was 98 which is the average level of cognitive processing among the subjects. While the WRAT-4 reading components showed the mean score of overall reading performance was 90 which slightly reach the average level. Correlation analysis revealed that cognitive processes were significantly correlated with overall reading performance with r=0789, p&lt;0.01. Simultaneous and Planning processing had quite strong relationship with the overall reading performance which was r=0.724, p&lt;0.01 and r=0.676, p&lt;0.01 respectively. However, Successive processing had low score of r = 0.393, p &lt; 0.01 for the correlation with reading comprehension. CAS is one of the alternatives in providing such capabilities in measuring cognitive processes that could predict reading deficits and relevant to identify performance on reading-related skills.","author":[{"dropping-particle":"","family":"Keat","given":"Ooi Boon","non-dropping-particle":"","parse-names":false,"suffix":""},{"dropping-particle":"Bin","family":"Hj. Ismail","given":"Khaidzir","non-dropping-particle":"","parse-names":false,"suffix":""}],"container-title":"Asian Social Science","id":"ITEM-2","issue":"10","issued":{"date-parts":[["2011","9","29"]]},"page":"44-52","title":"The Relationship between Cognitive Processing and Reading","type":"article-journal","volume":"7"},"uris":["http://www.mendeley.com/documents/?uuid=b4b0e0cc-00b2-4e87-8588-8ba305d4eb49"]},{"id":"ITEM-3","itemData":{"DOI":"10.1080/02702710802153412","ISBN":"0270-2711, 1521-0685","ISSN":"0270-2711","author":[{"dropping-particle":"","family":"Das","given":"J P","non-dropping-particle":"","parse-names":false,"suffix":""},{"dropping-particle":"","family":"Georgiou","given":"George","non-dropping-particle":"","parse-names":false,"suffix":""},{"dropping-particle":"","family":"Janzen","given":"Troy","non-dropping-particle":"","parse-names":false,"suffix":""}],"container-title":"Reading Psychology","id":"ITEM-3","issue":"4","issued":{"date-parts":[["2008","8"]]},"language":"en","page":"366-393","title":"Influence of Distal and Proximal Cognitive Processes on Word Reading","type":"article-journal","volume":"29"},"uris":["http://www.mendeley.com/documents/?uuid=fe4102de-629b-4bf2-8c2a-5335eef6d66d"]}],"mendeley":{"formattedCitation":"(Das et al., 2008; Keat &amp; Hj. Ismail, 2011; Papadopoulos et al., 2004)","manualFormatting":"(Das et al., 2008; Keat &amp; Hj.  Ismail, 2011; Papadopoulos et al., 2004)","plainTextFormattedCitation":"(Das et al., 2008; Keat &amp; Hj. Ismail, 2011; Papadopoulos et al., 2004)","previouslyFormattedCitation":"(Das et al., 2008; Keat &amp; Hj. Ismail, 2011; Papadopoulos et al., 2004)"},"properties":{"noteIndex":0},"schema":"https://github.com/citation-style-language/schema/raw/master/csl-citation.json"}</w:instrText>
      </w:r>
      <w:r w:rsidRPr="0066569F">
        <w:rPr>
          <w:lang w:val="en-US"/>
        </w:rPr>
        <w:fldChar w:fldCharType="separate"/>
      </w:r>
      <w:r w:rsidRPr="0066569F">
        <w:rPr>
          <w:noProof/>
          <w:lang w:val="en-US"/>
        </w:rPr>
        <w:t>(Das et al., 2008; Keat &amp; Hj.  Ismail, 2011; Papadopoulos et al., 2004)</w:t>
      </w:r>
      <w:r w:rsidRPr="0066569F">
        <w:rPr>
          <w:lang w:val="en-US"/>
        </w:rPr>
        <w:fldChar w:fldCharType="end"/>
      </w:r>
      <w:r w:rsidRPr="0066569F">
        <w:rPr>
          <w:lang w:val="en-US"/>
        </w:rPr>
        <w:t xml:space="preserve"> y </w:t>
      </w:r>
      <w:proofErr w:type="spellStart"/>
      <w:r w:rsidRPr="0066569F">
        <w:rPr>
          <w:lang w:val="en-US"/>
        </w:rPr>
        <w:t>procesamiento</w:t>
      </w:r>
      <w:proofErr w:type="spellEnd"/>
      <w:r w:rsidRPr="0066569F">
        <w:rPr>
          <w:lang w:val="en-US"/>
        </w:rPr>
        <w:t xml:space="preserve"> </w:t>
      </w:r>
      <w:proofErr w:type="spellStart"/>
      <w:r w:rsidRPr="0066569F">
        <w:rPr>
          <w:lang w:val="en-US"/>
        </w:rPr>
        <w:t>sucesivo</w:t>
      </w:r>
      <w:proofErr w:type="spellEnd"/>
      <w:r w:rsidRPr="0066569F">
        <w:rPr>
          <w:lang w:val="en-US"/>
        </w:rPr>
        <w:t xml:space="preserve"> </w:t>
      </w:r>
      <w:r w:rsidRPr="0066569F">
        <w:rPr>
          <w:lang w:val="en-US"/>
        </w:rPr>
        <w:fldChar w:fldCharType="begin" w:fldLock="1"/>
      </w:r>
      <w:r w:rsidRPr="0066569F">
        <w:rPr>
          <w:lang w:val="en-US"/>
        </w:rPr>
        <w:instrText>ADDIN CSL_CITATION {"citationItems":[{"id":"ITEM-1","itemData":{"author":[{"dropping-particle":"","family":"Joseph","given":"L M","non-dropping-particle":"","parse-names":false,"suffix":""},{"dropping-particle":"","family":"McCachran","given":"M E","non-dropping-particle":"","parse-names":false,"suffix":""},{"dropping-particle":"","family":"Naglieri","given":"J A","non-dropping-particle":"","parse-names":false,"suffix":""}],"container-title":"Journal of Research in Reading","id":"ITEM-1","issue":"3","issued":{"date-parts":[["2003"]]},"page":"304-314","title":"PASS cognitive processes, phonological processes, and basic reading performance for a sample of referred primary-grade children","type":"article-journal","volume":"26"},"uris":["http://www.mendeley.com/documents/?uuid=1a4083c5-69d0-48ef-b9ac-d2f01e49c0ac"]},{"id":"ITEM-2","itemData":{"DOI":"10.1080/02702710802153412","ISBN":"0270-2711, 1521-0685","ISSN":"0270-2711","author":[{"dropping-particle":"","family":"Das","given":"J P","non-dropping-particle":"","parse-names":false,"suffix":""},{"dropping-particle":"","family":"Georgiou","given":"George","non-dropping-particle":"","parse-names":false,"suffix":""},{"dropping-particle":"","family":"Janzen","given":"Troy","non-dropping-particle":"","parse-names":false,"suffix":""}],"container-title":"Reading Psychology","id":"ITEM-2","issue":"4","issued":{"date-parts":[["2008","8"]]},"language":"en","page":"366-393","title":"Influence of Distal and Proximal Cognitive Processes on Word Reading","type":"article-journal","volume":"29"},"uris":["http://www.mendeley.com/documents/?uuid=fe4102de-629b-4bf2-8c2a-5335eef6d66d"]},{"id":"ITEM-3","itemData":{"DOI":"10.5539/ass.v7n10p44","ISBN":"1911-2025, 1911-2017","ISSN":"1911-2025","abstract":"This study discusses the Cognitive Assessment System (CAS) in assessing cognitive processing. CAS is capable of measuring not only the cognitive ability and process but also of able to determine the deficits in relation with specific reading skills. Therefore, this study aims to examine the relationship of PASS cognitive processes with the reading components of Wide Range Achievement Test-4 (WRAT-4). The CAS and WRAT-4 were administered to a hundred primary standard three Malaysian children but based on American norms. The full scale of CAS mean scores was 98 which is the average level of cognitive processing among the subjects. While the WRAT-4 reading components showed the mean score of overall reading performance was 90 which slightly reach the average level. Correlation analysis revealed that cognitive processes were significantly correlated with overall reading performance with r=0789, p&lt;0.01. Simultaneous and Planning processing had quite strong relationship with the overall reading performance which was r=0.724, p&lt;0.01 and r=0.676, p&lt;0.01 respectively. However, Successive processing had low score of r = 0.393, p &lt; 0.01 for the correlation with reading comprehension. CAS is one of the alternatives in providing such capabilities in measuring cognitive processes that could predict reading deficits and relevant to identify performance on reading-related skills.","author":[{"dropping-particle":"","family":"Keat","given":"Ooi Boon","non-dropping-particle":"","parse-names":false,"suffix":""},{"dropping-particle":"Bin","family":"Hj. Ismail","given":"Khaidzir","non-dropping-particle":"","parse-names":false,"suffix":""}],"container-title":"Asian Social Science","id":"ITEM-3","issue":"10","issued":{"date-parts":[["2011","9","29"]]},"page":"44-52","title":"The Relationship between Cognitive Processing and Reading","type":"article-journal","volume":"7"},"uris":["http://www.mendeley.com/documents/?uuid=b4b0e0cc-00b2-4e87-8588-8ba305d4eb49"]},{"id":"ITEM-4","itemData":{"author":[{"dropping-particle":"","family":"Papadopoulos","given":"T","non-dropping-particle":"","parse-names":false,"suffix":""},{"dropping-particle":"","family":"Charalambous","given":"A","non-dropping-particle":"","parse-names":false,"suffix":""},{"dropping-particle":"","family":"Androniki","given":"K","non-dropping-particle":"","parse-names":false,"suffix":""},{"dropping-particle":"","family":"Loizou","given":"M","non-dropping-particle":"","parse-names":false,"suffix":""}],"container-title":"European Journal of Psychology of Education","id":"ITEM-4","issue":"1","issued":{"date-parts":[["2004"]]},"page":"79-105","title":"Kindergarten cognitive intervention for reading difficulties: The PREP remediation in Greek","type":"article-journal","volume":"19"},"uris":["http://www.mendeley.com/documents/?uuid=da455c52-a206-4ef4-bebb-cce354604b56"]}],"mendeley":{"formattedCitation":"(Das et al., 2008; Joseph et al., 2003; Keat &amp; Hj. Ismail, 2011; Papadopoulos et al., 2004)","manualFormatting":"(Das et al., 2008; Joseph et al., 2003; Keat &amp; Hj.  Ismail, 2011; Papadopoulos et al., 2004)","plainTextFormattedCitation":"(Das et al., 2008; Joseph et al., 2003; Keat &amp; Hj. Ismail, 2011; Papadopoulos et al., 2004)","previouslyFormattedCitation":"(Das et al., 2008; Joseph et al., 2003; Keat &amp; Hj. Ismail, 2011; Papadopoulos et al., 2004)"},"properties":{"noteIndex":0},"schema":"https://github.com/citation-style-language/schema/raw/master/csl-citation.json"}</w:instrText>
      </w:r>
      <w:r w:rsidRPr="0066569F">
        <w:rPr>
          <w:lang w:val="en-US"/>
        </w:rPr>
        <w:fldChar w:fldCharType="separate"/>
      </w:r>
      <w:r w:rsidRPr="0066569F">
        <w:rPr>
          <w:noProof/>
          <w:lang w:val="en-US"/>
        </w:rPr>
        <w:t>(Das et al., 2008; Joseph et al., 2003; Keat &amp; Hj.  Ismail, 2011; Papadopoulos et al., 2004)</w:t>
      </w:r>
      <w:r w:rsidRPr="0066569F">
        <w:rPr>
          <w:lang w:val="en-US"/>
        </w:rPr>
        <w:fldChar w:fldCharType="end"/>
      </w:r>
      <w:r w:rsidRPr="0066569F">
        <w:rPr>
          <w:lang w:val="en-US"/>
        </w:rPr>
        <w:t>.</w:t>
      </w:r>
    </w:p>
    <w:p w14:paraId="6FAC4CF2" w14:textId="507CA8FB" w:rsidR="00B94C99" w:rsidRPr="0066569F" w:rsidRDefault="0066569F" w:rsidP="005525C6">
      <w:pPr>
        <w:pStyle w:val="Heading2"/>
        <w:rPr>
          <w:lang w:val="en-US"/>
        </w:rPr>
      </w:pPr>
      <w:r>
        <w:rPr>
          <w:lang w:val="en-US"/>
        </w:rPr>
        <w:t>Methodological c</w:t>
      </w:r>
      <w:r w:rsidRPr="0066569F">
        <w:rPr>
          <w:lang w:val="en-US"/>
        </w:rPr>
        <w:t>omponent</w:t>
      </w:r>
    </w:p>
    <w:p w14:paraId="22FC8DF7" w14:textId="057C33BB" w:rsidR="00613B07" w:rsidRDefault="00B7169C" w:rsidP="0043087E">
      <w:pPr>
        <w:pStyle w:val="APA-Texto0"/>
        <w:rPr>
          <w:lang w:val="en-US"/>
        </w:rPr>
      </w:pPr>
      <w:r w:rsidRPr="0066569F">
        <w:rPr>
          <w:lang w:val="en-US"/>
        </w:rPr>
        <w:t xml:space="preserve">The studies reviewed </w:t>
      </w:r>
      <w:r w:rsidR="00FF6AD7" w:rsidRPr="0066569F">
        <w:rPr>
          <w:lang w:val="en-US"/>
        </w:rPr>
        <w:t>primar</w:t>
      </w:r>
      <w:r w:rsidR="00FF6AD7">
        <w:rPr>
          <w:lang w:val="en-US"/>
        </w:rPr>
        <w:t>i</w:t>
      </w:r>
      <w:r w:rsidR="00FF6AD7" w:rsidRPr="0066569F">
        <w:rPr>
          <w:lang w:val="en-US"/>
        </w:rPr>
        <w:t xml:space="preserve">ly </w:t>
      </w:r>
      <w:r w:rsidRPr="0066569F">
        <w:rPr>
          <w:lang w:val="en-US"/>
        </w:rPr>
        <w:t xml:space="preserve">used </w:t>
      </w:r>
      <w:r w:rsidR="0066569F" w:rsidRPr="0066569F">
        <w:rPr>
          <w:lang w:val="en-US"/>
        </w:rPr>
        <w:t>pre</w:t>
      </w:r>
      <w:r w:rsidR="00FF6AD7">
        <w:rPr>
          <w:lang w:val="en-US"/>
        </w:rPr>
        <w:t>test-posttest design with multiple experimental groups</w:t>
      </w:r>
      <w:r w:rsidR="009104ED">
        <w:rPr>
          <w:lang w:val="en-US"/>
        </w:rPr>
        <w:t xml:space="preserve"> (), </w:t>
      </w:r>
      <w:r w:rsidR="009104ED" w:rsidRPr="0066569F">
        <w:rPr>
          <w:lang w:val="en-US"/>
        </w:rPr>
        <w:t>pre</w:t>
      </w:r>
      <w:r w:rsidR="009104ED">
        <w:rPr>
          <w:lang w:val="en-US"/>
        </w:rPr>
        <w:t xml:space="preserve">test-posttest design with comparison group (), and randomized control trials </w:t>
      </w:r>
      <w:r w:rsidR="00E67231">
        <w:rPr>
          <w:lang w:val="en-US"/>
        </w:rPr>
        <w:t>(RCT) with pretest-posttest</w:t>
      </w:r>
      <w:r w:rsidR="00FF6AD7">
        <w:rPr>
          <w:lang w:val="en-US"/>
        </w:rPr>
        <w:t>. These were studies that compared two</w:t>
      </w:r>
      <w:r w:rsidR="005D1DC7">
        <w:rPr>
          <w:lang w:val="en-US"/>
        </w:rPr>
        <w:t xml:space="preserve"> or more technology-based interventions. </w:t>
      </w:r>
      <w:r w:rsidR="00D97686">
        <w:rPr>
          <w:lang w:val="en-US"/>
        </w:rPr>
        <w:t>The study design has to be inferred for (19.05%) of the articles discussed</w:t>
      </w:r>
      <w:r w:rsidR="00CC6836">
        <w:rPr>
          <w:lang w:val="en-US"/>
        </w:rPr>
        <w:t xml:space="preserve"> because these did not state an explicit study design. In these cases, </w:t>
      </w:r>
      <w:r w:rsidR="00D66A44">
        <w:rPr>
          <w:lang w:val="en-US"/>
        </w:rPr>
        <w:t xml:space="preserve">the study design </w:t>
      </w:r>
      <w:r w:rsidR="0093391D">
        <w:rPr>
          <w:lang w:val="en-US"/>
        </w:rPr>
        <w:t xml:space="preserve">was inferred </w:t>
      </w:r>
      <w:r w:rsidR="0031607A">
        <w:rPr>
          <w:lang w:val="en-US"/>
        </w:rPr>
        <w:t>from more general descriptions</w:t>
      </w:r>
      <w:r w:rsidR="0093391D">
        <w:rPr>
          <w:lang w:val="en-US"/>
        </w:rPr>
        <w:t xml:space="preserve"> in </w:t>
      </w:r>
      <w:r w:rsidR="00DE1539">
        <w:rPr>
          <w:lang w:val="en-US"/>
        </w:rPr>
        <w:t>the methods section</w:t>
      </w:r>
      <w:r w:rsidR="007E07E3">
        <w:rPr>
          <w:lang w:val="en-US"/>
        </w:rPr>
        <w:t>.</w:t>
      </w:r>
      <w:r w:rsidR="00B10769">
        <w:rPr>
          <w:lang w:val="en-US"/>
        </w:rPr>
        <w:t xml:space="preserve"> </w:t>
      </w:r>
      <w:r w:rsidR="00D245F7">
        <w:rPr>
          <w:lang w:val="en-US"/>
        </w:rPr>
        <w:t xml:space="preserve">Most studies used random assignment </w:t>
      </w:r>
      <w:r w:rsidR="004B59B5">
        <w:rPr>
          <w:lang w:val="en-US"/>
        </w:rPr>
        <w:t xml:space="preserve">() </w:t>
      </w:r>
      <w:r w:rsidR="00D245F7">
        <w:rPr>
          <w:lang w:val="en-US"/>
        </w:rPr>
        <w:t xml:space="preserve">to allocate participants to each </w:t>
      </w:r>
      <w:r w:rsidR="004B59B5">
        <w:rPr>
          <w:lang w:val="en-US"/>
        </w:rPr>
        <w:t>group in the study</w:t>
      </w:r>
      <w:r w:rsidR="00B6710C">
        <w:rPr>
          <w:lang w:val="en-US"/>
        </w:rPr>
        <w:t>, yet not many were considered to meet RCT standards by their authors</w:t>
      </w:r>
      <w:r w:rsidR="004B59B5">
        <w:rPr>
          <w:lang w:val="en-US"/>
        </w:rPr>
        <w:t xml:space="preserve">. </w:t>
      </w:r>
      <w:r w:rsidR="005E1AE7">
        <w:rPr>
          <w:lang w:val="en-US"/>
        </w:rPr>
        <w:t>Studies were balanced with regards to balancing the different study’s groups based on important characteristics (balanced = , not balanced = )</w:t>
      </w:r>
      <w:r w:rsidR="00AA3263">
        <w:rPr>
          <w:lang w:val="en-US"/>
        </w:rPr>
        <w:t>, but only a few studies counterbalanced the order of test administration</w:t>
      </w:r>
      <w:r w:rsidR="003424EB">
        <w:rPr>
          <w:lang w:val="en-US"/>
        </w:rPr>
        <w:t xml:space="preserve"> ()</w:t>
      </w:r>
      <w:r w:rsidR="00AA3263">
        <w:rPr>
          <w:lang w:val="en-US"/>
        </w:rPr>
        <w:t>, which is extremely important to protect the validity of the</w:t>
      </w:r>
      <w:r w:rsidR="00AD5A31">
        <w:rPr>
          <w:lang w:val="en-US"/>
        </w:rPr>
        <w:t xml:space="preserve"> </w:t>
      </w:r>
      <w:proofErr w:type="gramStart"/>
      <w:r w:rsidR="00AD5A31">
        <w:rPr>
          <w:lang w:val="en-US"/>
        </w:rPr>
        <w:t>measurements</w:t>
      </w:r>
      <w:r w:rsidR="003424EB">
        <w:rPr>
          <w:lang w:val="en-US"/>
        </w:rPr>
        <w:t>, or</w:t>
      </w:r>
      <w:proofErr w:type="gramEnd"/>
      <w:r w:rsidR="00AA3263">
        <w:rPr>
          <w:lang w:val="en-US"/>
        </w:rPr>
        <w:t xml:space="preserve"> </w:t>
      </w:r>
      <w:r w:rsidR="003424EB">
        <w:rPr>
          <w:lang w:val="en-US"/>
        </w:rPr>
        <w:t>used a probabilistic sampling ()</w:t>
      </w:r>
      <w:r w:rsidR="00AA3263">
        <w:rPr>
          <w:lang w:val="en-US"/>
        </w:rPr>
        <w:t>.</w:t>
      </w:r>
      <w:r w:rsidR="00CC452A">
        <w:rPr>
          <w:lang w:val="en-US"/>
        </w:rPr>
        <w:t xml:space="preserve"> </w:t>
      </w:r>
      <w:r w:rsidR="009256EC">
        <w:rPr>
          <w:lang w:val="en-US"/>
        </w:rPr>
        <w:t>The m</w:t>
      </w:r>
      <w:r w:rsidR="007A7B93">
        <w:rPr>
          <w:lang w:val="en-US"/>
        </w:rPr>
        <w:t xml:space="preserve">edian </w:t>
      </w:r>
      <w:r w:rsidR="009256EC">
        <w:rPr>
          <w:lang w:val="en-US"/>
        </w:rPr>
        <w:t xml:space="preserve">number of participants across studies was 31, but </w:t>
      </w:r>
      <w:r w:rsidR="0088764D">
        <w:rPr>
          <w:lang w:val="en-US"/>
        </w:rPr>
        <w:t xml:space="preserve">it varied </w:t>
      </w:r>
      <w:r w:rsidR="009256EC">
        <w:rPr>
          <w:lang w:val="en-US"/>
        </w:rPr>
        <w:t>great</w:t>
      </w:r>
      <w:r w:rsidR="0088764D">
        <w:rPr>
          <w:lang w:val="en-US"/>
        </w:rPr>
        <w:t>ly</w:t>
      </w:r>
      <w:r w:rsidR="009256EC">
        <w:rPr>
          <w:lang w:val="en-US"/>
        </w:rPr>
        <w:t xml:space="preserve"> across studies</w:t>
      </w:r>
      <w:r w:rsidR="00000BE0">
        <w:rPr>
          <w:lang w:val="en-US"/>
        </w:rPr>
        <w:t xml:space="preserve"> (minimum = 2, maximum = 744). </w:t>
      </w:r>
      <w:r w:rsidR="00C5563B">
        <w:rPr>
          <w:lang w:val="en-US"/>
        </w:rPr>
        <w:t xml:space="preserve">Most </w:t>
      </w:r>
      <w:r w:rsidR="004979B5">
        <w:rPr>
          <w:lang w:val="en-US"/>
        </w:rPr>
        <w:t>studies worked with four</w:t>
      </w:r>
      <w:r w:rsidR="000F5486">
        <w:rPr>
          <w:lang w:val="en-US"/>
        </w:rPr>
        <w:t>-</w:t>
      </w:r>
      <w:r w:rsidR="00A05804">
        <w:rPr>
          <w:lang w:val="en-US"/>
        </w:rPr>
        <w:t xml:space="preserve"> </w:t>
      </w:r>
      <w:r w:rsidR="004979B5">
        <w:rPr>
          <w:lang w:val="en-US"/>
        </w:rPr>
        <w:t>to</w:t>
      </w:r>
      <w:r w:rsidR="00A05804">
        <w:rPr>
          <w:lang w:val="en-US"/>
        </w:rPr>
        <w:t xml:space="preserve"> </w:t>
      </w:r>
      <w:r w:rsidR="004979B5">
        <w:rPr>
          <w:lang w:val="en-US"/>
        </w:rPr>
        <w:t>eight</w:t>
      </w:r>
      <w:r w:rsidR="000F5486">
        <w:rPr>
          <w:lang w:val="en-US"/>
        </w:rPr>
        <w:t>-</w:t>
      </w:r>
      <w:r w:rsidR="00A05804">
        <w:rPr>
          <w:lang w:val="en-US"/>
        </w:rPr>
        <w:t xml:space="preserve"> yea</w:t>
      </w:r>
      <w:r w:rsidR="004979B5">
        <w:rPr>
          <w:lang w:val="en-US"/>
        </w:rPr>
        <w:t>r-</w:t>
      </w:r>
      <w:r w:rsidR="000F5486">
        <w:rPr>
          <w:lang w:val="en-US"/>
        </w:rPr>
        <w:t>old</w:t>
      </w:r>
      <w:r w:rsidR="00A05804">
        <w:rPr>
          <w:lang w:val="en-US"/>
        </w:rPr>
        <w:t xml:space="preserve"> </w:t>
      </w:r>
      <w:r w:rsidR="004979B5">
        <w:rPr>
          <w:lang w:val="en-US"/>
        </w:rPr>
        <w:t xml:space="preserve">children </w:t>
      </w:r>
      <w:r w:rsidR="00A05804">
        <w:rPr>
          <w:lang w:val="en-US"/>
        </w:rPr>
        <w:t>() from Kindergarten to fourth grade ()</w:t>
      </w:r>
      <w:r w:rsidR="000F5486">
        <w:rPr>
          <w:lang w:val="en-US"/>
        </w:rPr>
        <w:t>, whose main language was English</w:t>
      </w:r>
      <w:r w:rsidR="00A05804">
        <w:rPr>
          <w:lang w:val="en-US"/>
        </w:rPr>
        <w:t xml:space="preserve">. </w:t>
      </w:r>
    </w:p>
    <w:p w14:paraId="08D94B81" w14:textId="6B1D2BC3" w:rsidR="000663C7" w:rsidRDefault="00663138" w:rsidP="0043087E">
      <w:pPr>
        <w:pStyle w:val="APA-Texto0"/>
        <w:rPr>
          <w:lang w:val="en-US"/>
        </w:rPr>
      </w:pPr>
      <w:r>
        <w:rPr>
          <w:lang w:val="en-US"/>
        </w:rPr>
        <w:t>Intervention implementation details are also described, as th</w:t>
      </w:r>
      <w:r w:rsidR="007A3C49">
        <w:rPr>
          <w:lang w:val="en-US"/>
        </w:rPr>
        <w:t>ese</w:t>
      </w:r>
      <w:r>
        <w:rPr>
          <w:lang w:val="en-US"/>
        </w:rPr>
        <w:t xml:space="preserve"> prove valuable information about under which circumstances were the interventions tested. </w:t>
      </w:r>
      <w:r w:rsidR="009C465F">
        <w:rPr>
          <w:lang w:val="en-US"/>
        </w:rPr>
        <w:t xml:space="preserve">A great number of </w:t>
      </w:r>
      <w:r w:rsidR="009C465F">
        <w:rPr>
          <w:lang w:val="en-US"/>
        </w:rPr>
        <w:lastRenderedPageBreak/>
        <w:t xml:space="preserve">interventions were tested in the different studies, but </w:t>
      </w:r>
      <w:proofErr w:type="spellStart"/>
      <w:r w:rsidR="009C465F">
        <w:rPr>
          <w:lang w:val="en-US"/>
        </w:rPr>
        <w:t>GraphoGame</w:t>
      </w:r>
      <w:proofErr w:type="spellEnd"/>
      <w:r w:rsidR="00225BBF">
        <w:rPr>
          <w:lang w:val="en-US"/>
        </w:rPr>
        <w:t>,</w:t>
      </w:r>
      <w:r w:rsidR="009C465F">
        <w:rPr>
          <w:lang w:val="en-US"/>
        </w:rPr>
        <w:t xml:space="preserve"> in its different variants</w:t>
      </w:r>
      <w:r w:rsidR="00225BBF">
        <w:rPr>
          <w:lang w:val="en-US"/>
        </w:rPr>
        <w:t>,</w:t>
      </w:r>
      <w:r w:rsidR="009C465F">
        <w:rPr>
          <w:lang w:val="en-US"/>
        </w:rPr>
        <w:t xml:space="preserve"> </w:t>
      </w:r>
      <w:r w:rsidR="001C3582">
        <w:rPr>
          <w:lang w:val="en-US"/>
        </w:rPr>
        <w:t xml:space="preserve">is </w:t>
      </w:r>
      <w:r w:rsidR="00890E99">
        <w:rPr>
          <w:lang w:val="en-US"/>
        </w:rPr>
        <w:t xml:space="preserve">the most used </w:t>
      </w:r>
      <w:r w:rsidR="00FA017B">
        <w:rPr>
          <w:lang w:val="en-US"/>
        </w:rPr>
        <w:t xml:space="preserve">technology-based intervention </w:t>
      </w:r>
      <w:r w:rsidR="00890E99">
        <w:rPr>
          <w:lang w:val="en-US"/>
        </w:rPr>
        <w:t>(</w:t>
      </w:r>
      <w:r w:rsidR="008F5982">
        <w:rPr>
          <w:lang w:val="en-US"/>
        </w:rPr>
        <w:t>33%</w:t>
      </w:r>
      <w:r w:rsidR="00890E99">
        <w:rPr>
          <w:lang w:val="en-US"/>
        </w:rPr>
        <w:t>)</w:t>
      </w:r>
      <w:r w:rsidR="008F5982">
        <w:rPr>
          <w:lang w:val="en-US"/>
        </w:rPr>
        <w:t>.</w:t>
      </w:r>
      <w:r w:rsidR="00AE6F5D">
        <w:rPr>
          <w:lang w:val="en-US"/>
        </w:rPr>
        <w:t xml:space="preserve"> Most studies did not report the number of sessions provided to the participants ()</w:t>
      </w:r>
      <w:r w:rsidR="00326D45">
        <w:rPr>
          <w:lang w:val="en-US"/>
        </w:rPr>
        <w:t xml:space="preserve">, but </w:t>
      </w:r>
      <w:r w:rsidR="00EC5753">
        <w:rPr>
          <w:lang w:val="en-US"/>
        </w:rPr>
        <w:t xml:space="preserve">there was great variability </w:t>
      </w:r>
      <w:r w:rsidR="00326D45">
        <w:rPr>
          <w:lang w:val="en-US"/>
        </w:rPr>
        <w:t xml:space="preserve">among </w:t>
      </w:r>
      <w:r w:rsidR="00EC5753">
        <w:rPr>
          <w:lang w:val="en-US"/>
        </w:rPr>
        <w:t xml:space="preserve">those that provided </w:t>
      </w:r>
      <w:r w:rsidR="00326D45">
        <w:rPr>
          <w:lang w:val="en-US"/>
        </w:rPr>
        <w:t>the information</w:t>
      </w:r>
      <w:r w:rsidR="00E37168">
        <w:rPr>
          <w:lang w:val="en-US"/>
        </w:rPr>
        <w:t xml:space="preserve"> (i.e.</w:t>
      </w:r>
      <w:r w:rsidR="005E309C">
        <w:rPr>
          <w:lang w:val="en-US"/>
        </w:rPr>
        <w:t>,</w:t>
      </w:r>
      <w:r w:rsidR="00E37168">
        <w:rPr>
          <w:lang w:val="en-US"/>
        </w:rPr>
        <w:t xml:space="preserve"> from less than 20 to more than 40 sessions)</w:t>
      </w:r>
      <w:r w:rsidR="00EC5753">
        <w:rPr>
          <w:lang w:val="en-US"/>
        </w:rPr>
        <w:t>.</w:t>
      </w:r>
      <w:r w:rsidR="00326D45">
        <w:rPr>
          <w:lang w:val="en-US"/>
        </w:rPr>
        <w:t xml:space="preserve"> </w:t>
      </w:r>
      <w:r w:rsidR="005E309C">
        <w:rPr>
          <w:lang w:val="en-US"/>
        </w:rPr>
        <w:t>In some cases, the total amount of time dedicated at working with the interventions was provided.</w:t>
      </w:r>
      <w:r w:rsidR="007013C2">
        <w:rPr>
          <w:lang w:val="en-US"/>
        </w:rPr>
        <w:t xml:space="preserve"> Interventions were administered most commonly four times a week ()</w:t>
      </w:r>
      <w:r w:rsidR="00BF16E7">
        <w:rPr>
          <w:lang w:val="en-US"/>
        </w:rPr>
        <w:t xml:space="preserve"> individually or in groups</w:t>
      </w:r>
      <w:r w:rsidR="00A416C0">
        <w:rPr>
          <w:lang w:val="en-US"/>
        </w:rPr>
        <w:t xml:space="preserve">. </w:t>
      </w:r>
      <w:r w:rsidR="00C74652">
        <w:rPr>
          <w:lang w:val="en-US"/>
        </w:rPr>
        <w:t xml:space="preserve">There was a general tendency of studies not reporting the size of the groups (), but </w:t>
      </w:r>
      <w:r w:rsidR="00534154">
        <w:rPr>
          <w:lang w:val="en-US"/>
        </w:rPr>
        <w:t>small groups were preferred (</w:t>
      </w:r>
      <w:r w:rsidR="006E720B">
        <w:rPr>
          <w:lang w:val="en-US"/>
        </w:rPr>
        <w:t xml:space="preserve">2 – 3 participants; </w:t>
      </w:r>
      <w:r w:rsidR="00550D8F">
        <w:rPr>
          <w:lang w:val="en-US"/>
        </w:rPr>
        <w:t>36.36</w:t>
      </w:r>
      <w:r w:rsidR="006E720B">
        <w:rPr>
          <w:lang w:val="en-US"/>
        </w:rPr>
        <w:t>%</w:t>
      </w:r>
      <w:r w:rsidR="00534154">
        <w:rPr>
          <w:lang w:val="en-US"/>
        </w:rPr>
        <w:t>).</w:t>
      </w:r>
      <w:r w:rsidR="00333D6E">
        <w:rPr>
          <w:lang w:val="en-US"/>
        </w:rPr>
        <w:t xml:space="preserve"> </w:t>
      </w:r>
      <w:r w:rsidR="00645419">
        <w:rPr>
          <w:lang w:val="en-US"/>
        </w:rPr>
        <w:t xml:space="preserve">Note that in this review, interventions were considered </w:t>
      </w:r>
      <w:r w:rsidR="00645419" w:rsidRPr="00645419">
        <w:rPr>
          <w:i/>
          <w:iCs/>
          <w:lang w:val="en-US"/>
        </w:rPr>
        <w:t>group-administered</w:t>
      </w:r>
      <w:r w:rsidR="00645419">
        <w:rPr>
          <w:lang w:val="en-US"/>
        </w:rPr>
        <w:t xml:space="preserve"> if</w:t>
      </w:r>
      <w:r w:rsidR="00C716E1">
        <w:rPr>
          <w:lang w:val="en-US"/>
        </w:rPr>
        <w:t xml:space="preserve"> more than one participant received the intervention in the same space and time as another participant, even if they worked completely indep</w:t>
      </w:r>
      <w:r w:rsidR="00551F01">
        <w:rPr>
          <w:lang w:val="en-US"/>
        </w:rPr>
        <w:t>en</w:t>
      </w:r>
      <w:r w:rsidR="00C716E1">
        <w:rPr>
          <w:lang w:val="en-US"/>
        </w:rPr>
        <w:t xml:space="preserve">dently. </w:t>
      </w:r>
      <w:r w:rsidR="00333D6E">
        <w:rPr>
          <w:lang w:val="en-US"/>
        </w:rPr>
        <w:t>Finally, most interventions were administered in controlled settings (e.g., schools) under supervision ().</w:t>
      </w:r>
    </w:p>
    <w:p w14:paraId="66C9B3C4" w14:textId="10B5E59E" w:rsidR="002A104D" w:rsidRDefault="0066569F" w:rsidP="005525C6">
      <w:pPr>
        <w:pStyle w:val="Heading2"/>
        <w:rPr>
          <w:lang w:val="en-US"/>
        </w:rPr>
      </w:pPr>
      <w:r>
        <w:rPr>
          <w:lang w:val="en-US"/>
        </w:rPr>
        <w:t>S</w:t>
      </w:r>
      <w:r w:rsidR="002A104D" w:rsidRPr="0066569F">
        <w:rPr>
          <w:lang w:val="en-US"/>
        </w:rPr>
        <w:t>ta</w:t>
      </w:r>
      <w:r>
        <w:rPr>
          <w:lang w:val="en-US"/>
        </w:rPr>
        <w:t>tis</w:t>
      </w:r>
      <w:r w:rsidR="002A104D" w:rsidRPr="0066569F">
        <w:rPr>
          <w:lang w:val="en-US"/>
        </w:rPr>
        <w:t>tic</w:t>
      </w:r>
      <w:r>
        <w:rPr>
          <w:lang w:val="en-US"/>
        </w:rPr>
        <w:t>al c</w:t>
      </w:r>
      <w:r w:rsidRPr="0066569F">
        <w:rPr>
          <w:lang w:val="en-US"/>
        </w:rPr>
        <w:t>omponent</w:t>
      </w:r>
    </w:p>
    <w:p w14:paraId="2D36A62E" w14:textId="352695A3" w:rsidR="00014739" w:rsidRDefault="009D2ED6" w:rsidP="00182C12">
      <w:pPr>
        <w:ind w:firstLine="720"/>
        <w:rPr>
          <w:lang w:val="en-US"/>
        </w:rPr>
      </w:pPr>
      <w:r>
        <w:rPr>
          <w:lang w:val="en-US"/>
        </w:rPr>
        <w:t xml:space="preserve">In this section, the statistical components of these studies are explored. </w:t>
      </w:r>
      <w:r w:rsidR="008E0636">
        <w:rPr>
          <w:lang w:val="en-US"/>
        </w:rPr>
        <w:t xml:space="preserve">A detailed description of the analytical methods used in studies is extremely important as </w:t>
      </w:r>
      <w:r w:rsidR="00B67CD2">
        <w:rPr>
          <w:lang w:val="en-US"/>
        </w:rPr>
        <w:t>these helps</w:t>
      </w:r>
      <w:r w:rsidR="00442B22">
        <w:rPr>
          <w:lang w:val="en-US"/>
        </w:rPr>
        <w:t xml:space="preserve"> to determine the validity of the findings in any study. </w:t>
      </w:r>
      <w:r w:rsidR="00B67CD2">
        <w:rPr>
          <w:lang w:val="en-US"/>
        </w:rPr>
        <w:t>Most of the studies reported descriptive analysis results of the main outcomes</w:t>
      </w:r>
      <w:r w:rsidR="002C0166">
        <w:rPr>
          <w:lang w:val="en-US"/>
        </w:rPr>
        <w:t xml:space="preserve"> (). The mean or median (), standard deviation () were frequently reported, but the </w:t>
      </w:r>
      <w:r w:rsidR="00B663C4">
        <w:rPr>
          <w:lang w:val="en-US"/>
        </w:rPr>
        <w:t>confidence</w:t>
      </w:r>
      <w:r w:rsidR="002C0166">
        <w:rPr>
          <w:lang w:val="en-US"/>
        </w:rPr>
        <w:t xml:space="preserve"> interval for the means were not reported ().</w:t>
      </w:r>
      <w:r w:rsidR="00B663C4">
        <w:rPr>
          <w:lang w:val="en-US"/>
        </w:rPr>
        <w:t xml:space="preserve"> Mean confidence intervals</w:t>
      </w:r>
      <w:r w:rsidR="00926D17">
        <w:rPr>
          <w:lang w:val="en-US"/>
        </w:rPr>
        <w:t xml:space="preserve"> are </w:t>
      </w:r>
      <w:r w:rsidR="00E67597">
        <w:rPr>
          <w:lang w:val="en-US"/>
        </w:rPr>
        <w:t xml:space="preserve">extremely important for estimating the true mean of the </w:t>
      </w:r>
      <w:proofErr w:type="gramStart"/>
      <w:r w:rsidR="00E67597">
        <w:rPr>
          <w:lang w:val="en-US"/>
        </w:rPr>
        <w:t>population, but</w:t>
      </w:r>
      <w:proofErr w:type="gramEnd"/>
      <w:r w:rsidR="00E67597">
        <w:rPr>
          <w:lang w:val="en-US"/>
        </w:rPr>
        <w:t xml:space="preserve"> are usually </w:t>
      </w:r>
      <w:r w:rsidR="00287B2B">
        <w:rPr>
          <w:lang w:val="en-US"/>
        </w:rPr>
        <w:t>not emphasized in favor of the predominant p-value and point-estimate approach.</w:t>
      </w:r>
      <w:r w:rsidR="005B78B6">
        <w:rPr>
          <w:lang w:val="en-US"/>
        </w:rPr>
        <w:t xml:space="preserve"> Other </w:t>
      </w:r>
      <w:r w:rsidR="00D87F42">
        <w:rPr>
          <w:lang w:val="en-US"/>
        </w:rPr>
        <w:t xml:space="preserve">reported descriptive statistics are total score () and </w:t>
      </w:r>
      <w:r w:rsidR="00707771">
        <w:rPr>
          <w:lang w:val="en-US"/>
        </w:rPr>
        <w:t>accuracy ()</w:t>
      </w:r>
      <w:r w:rsidR="00DE4D0A">
        <w:rPr>
          <w:lang w:val="en-US"/>
        </w:rPr>
        <w:t>, this were reported in () and () of the reviewed studies, respectively</w:t>
      </w:r>
      <w:r w:rsidR="00707771">
        <w:rPr>
          <w:lang w:val="en-US"/>
        </w:rPr>
        <w:t>.</w:t>
      </w:r>
    </w:p>
    <w:p w14:paraId="230EF191" w14:textId="06708AD7" w:rsidR="009E51A3" w:rsidRPr="00014739" w:rsidRDefault="00182C12" w:rsidP="00014739">
      <w:pPr>
        <w:rPr>
          <w:lang w:val="en-US"/>
        </w:rPr>
      </w:pPr>
      <w:r>
        <w:rPr>
          <w:lang w:val="en-US"/>
        </w:rPr>
        <w:tab/>
      </w:r>
      <w:r w:rsidR="009E51A3">
        <w:rPr>
          <w:lang w:val="en-US"/>
        </w:rPr>
        <w:t>With regards to inferential statistics, ANCOVA () and ANOVA () were the two most popular choices among</w:t>
      </w:r>
      <w:r w:rsidR="00B030F1">
        <w:rPr>
          <w:lang w:val="en-US"/>
        </w:rPr>
        <w:t xml:space="preserve">. </w:t>
      </w:r>
      <w:r w:rsidR="00E530A9">
        <w:rPr>
          <w:lang w:val="en-US"/>
        </w:rPr>
        <w:t>B</w:t>
      </w:r>
      <w:r w:rsidR="004B17D6">
        <w:rPr>
          <w:lang w:val="en-US"/>
        </w:rPr>
        <w:t>aseline reading skills</w:t>
      </w:r>
      <w:r w:rsidR="003B19F1">
        <w:rPr>
          <w:lang w:val="en-US"/>
        </w:rPr>
        <w:t xml:space="preserve"> </w:t>
      </w:r>
      <w:r w:rsidR="00E530A9">
        <w:rPr>
          <w:lang w:val="en-US"/>
        </w:rPr>
        <w:t xml:space="preserve">was the most commonly controlled variable in all studies </w:t>
      </w:r>
      <w:r w:rsidR="003B19F1">
        <w:rPr>
          <w:lang w:val="en-US"/>
        </w:rPr>
        <w:t>()</w:t>
      </w:r>
      <w:r w:rsidR="004B17D6">
        <w:rPr>
          <w:lang w:val="en-US"/>
        </w:rPr>
        <w:t>.</w:t>
      </w:r>
      <w:r w:rsidR="00856ACA">
        <w:rPr>
          <w:lang w:val="en-US"/>
        </w:rPr>
        <w:t xml:space="preserve"> Only one study controlled for variables other than cognitive </w:t>
      </w:r>
      <w:r w:rsidR="00641F57">
        <w:rPr>
          <w:lang w:val="en-US"/>
        </w:rPr>
        <w:t xml:space="preserve">ability </w:t>
      </w:r>
      <w:r w:rsidR="00856ACA">
        <w:rPr>
          <w:lang w:val="en-US"/>
        </w:rPr>
        <w:t xml:space="preserve">or </w:t>
      </w:r>
      <w:r w:rsidR="00641F57">
        <w:rPr>
          <w:lang w:val="en-US"/>
        </w:rPr>
        <w:t xml:space="preserve">academic skills </w:t>
      </w:r>
      <w:r w:rsidR="00641F57">
        <w:rPr>
          <w:lang w:val="en-US"/>
        </w:rPr>
        <w:lastRenderedPageBreak/>
        <w:t>(i.e., age, income, mother’s age, mother’s education).</w:t>
      </w:r>
      <w:r w:rsidR="00454CDD">
        <w:rPr>
          <w:lang w:val="en-US"/>
        </w:rPr>
        <w:t xml:space="preserve"> Another important detail to note is that most studies did provide specific p-values for the analysis conducted</w:t>
      </w:r>
      <w:r w:rsidR="004042F0">
        <w:rPr>
          <w:lang w:val="en-US"/>
        </w:rPr>
        <w:t>, particularly when statistical significance was not reached</w:t>
      </w:r>
      <w:r w:rsidR="00454CDD">
        <w:rPr>
          <w:lang w:val="en-US"/>
        </w:rPr>
        <w:t xml:space="preserve">. The actual </w:t>
      </w:r>
      <w:r w:rsidR="00454CDD" w:rsidRPr="00454CDD">
        <w:rPr>
          <w:i/>
          <w:iCs/>
          <w:lang w:val="en-US"/>
        </w:rPr>
        <w:t>p-value</w:t>
      </w:r>
      <w:r w:rsidR="00454CDD">
        <w:rPr>
          <w:lang w:val="en-US"/>
        </w:rPr>
        <w:t xml:space="preserve"> is important, contrary to popular believe, as this </w:t>
      </w:r>
      <w:r w:rsidR="000F5CE6">
        <w:rPr>
          <w:lang w:val="en-US"/>
        </w:rPr>
        <w:t>value should not be interpreted as a binary outcome (i.e., statistically significant or no</w:t>
      </w:r>
      <w:r w:rsidR="003C3C0C">
        <w:rPr>
          <w:lang w:val="en-US"/>
        </w:rPr>
        <w:t>nsignificant</w:t>
      </w:r>
      <w:r w:rsidR="000F5CE6">
        <w:rPr>
          <w:lang w:val="en-US"/>
        </w:rPr>
        <w:t>)</w:t>
      </w:r>
      <w:r w:rsidR="00C312D8">
        <w:rPr>
          <w:lang w:val="en-US"/>
        </w:rPr>
        <w:t>, but as the probability, which is its actual definition</w:t>
      </w:r>
      <w:r w:rsidR="000F5CE6">
        <w:rPr>
          <w:lang w:val="en-US"/>
        </w:rPr>
        <w:t>.</w:t>
      </w:r>
      <w:r w:rsidR="003C3C0C">
        <w:rPr>
          <w:lang w:val="en-US"/>
        </w:rPr>
        <w:t xml:space="preserve"> This means that p-values can suggest whether a nonsignificant result</w:t>
      </w:r>
      <w:r w:rsidR="008C7227">
        <w:rPr>
          <w:lang w:val="en-US"/>
        </w:rPr>
        <w:t xml:space="preserve"> is still worth </w:t>
      </w:r>
      <w:r w:rsidR="004D7EA4">
        <w:rPr>
          <w:lang w:val="en-US"/>
        </w:rPr>
        <w:t xml:space="preserve">pursuing in further research or if it is really unlikely </w:t>
      </w:r>
      <w:r w:rsidR="00C2418E">
        <w:rPr>
          <w:lang w:val="en-US"/>
        </w:rPr>
        <w:t>there is a true relationship.</w:t>
      </w:r>
      <w:r w:rsidR="000914C1">
        <w:rPr>
          <w:lang w:val="en-US"/>
        </w:rPr>
        <w:t xml:space="preserve"> Surprisingly, most studies did provide effect sizes</w:t>
      </w:r>
      <w:r w:rsidR="00840E85">
        <w:rPr>
          <w:lang w:val="en-US"/>
        </w:rPr>
        <w:t xml:space="preserve"> ()</w:t>
      </w:r>
      <w:r w:rsidR="00BA42D3">
        <w:rPr>
          <w:lang w:val="en-US"/>
        </w:rPr>
        <w:t xml:space="preserve"> and the most commonly reported was Cohen’s d ()</w:t>
      </w:r>
      <w:r w:rsidR="00840E85">
        <w:rPr>
          <w:lang w:val="en-US"/>
        </w:rPr>
        <w:t>.</w:t>
      </w:r>
      <w:r w:rsidR="00CD3662">
        <w:rPr>
          <w:lang w:val="en-US"/>
        </w:rPr>
        <w:t xml:space="preserve"> Effect sizes are an indicator of the magnitude of the relationship</w:t>
      </w:r>
      <w:r w:rsidR="00247409">
        <w:rPr>
          <w:lang w:val="en-US"/>
        </w:rPr>
        <w:t xml:space="preserve"> (i.e., in this case, the magnitude of the intervention effect) and should be reported independently of </w:t>
      </w:r>
      <w:r w:rsidR="007F60E2">
        <w:rPr>
          <w:lang w:val="en-US"/>
        </w:rPr>
        <w:t>statistical significance (cit</w:t>
      </w:r>
      <w:r w:rsidR="00214C6C">
        <w:rPr>
          <w:lang w:val="en-US"/>
        </w:rPr>
        <w:t>e</w:t>
      </w:r>
      <w:r w:rsidR="007F60E2">
        <w:rPr>
          <w:lang w:val="en-US"/>
        </w:rPr>
        <w:t xml:space="preserve"> </w:t>
      </w:r>
      <w:proofErr w:type="spellStart"/>
      <w:r w:rsidR="007F60E2">
        <w:rPr>
          <w:lang w:val="en-US"/>
        </w:rPr>
        <w:t>Durlak</w:t>
      </w:r>
      <w:proofErr w:type="spellEnd"/>
      <w:r w:rsidR="007F60E2">
        <w:rPr>
          <w:lang w:val="en-US"/>
        </w:rPr>
        <w:t xml:space="preserve">). </w:t>
      </w:r>
      <w:r w:rsidR="006E38D7">
        <w:rPr>
          <w:lang w:val="en-US"/>
        </w:rPr>
        <w:t xml:space="preserve">Even though effect sizes were reported, Cohen’s d can and should be standardized to Hedge’s G, which is </w:t>
      </w:r>
      <w:r w:rsidR="004B7450">
        <w:rPr>
          <w:lang w:val="en-US"/>
        </w:rPr>
        <w:t xml:space="preserve">said to be an </w:t>
      </w:r>
      <w:r w:rsidR="006E38D7">
        <w:rPr>
          <w:lang w:val="en-US"/>
        </w:rPr>
        <w:t xml:space="preserve">unbiased </w:t>
      </w:r>
      <w:r w:rsidR="004B7450">
        <w:rPr>
          <w:lang w:val="en-US"/>
        </w:rPr>
        <w:t xml:space="preserve">effect size index and a better </w:t>
      </w:r>
      <w:r w:rsidR="006E38D7">
        <w:rPr>
          <w:lang w:val="en-US"/>
        </w:rPr>
        <w:t>estimator of the true population effect size</w:t>
      </w:r>
      <w:r w:rsidR="004B7450">
        <w:rPr>
          <w:lang w:val="en-US"/>
        </w:rPr>
        <w:t xml:space="preserve"> (citation)</w:t>
      </w:r>
      <w:bookmarkStart w:id="0" w:name="_GoBack"/>
      <w:bookmarkEnd w:id="0"/>
      <w:r w:rsidR="006E38D7">
        <w:rPr>
          <w:lang w:val="en-US"/>
        </w:rPr>
        <w:t xml:space="preserve">. </w:t>
      </w:r>
      <w:r w:rsidR="00764EAD">
        <w:rPr>
          <w:lang w:val="en-US"/>
        </w:rPr>
        <w:t xml:space="preserve">Consistent with the </w:t>
      </w:r>
      <w:r w:rsidR="00211833">
        <w:rPr>
          <w:lang w:val="en-US"/>
        </w:rPr>
        <w:t>reporting of confidence intervals for the mean,</w:t>
      </w:r>
      <w:r w:rsidR="00DC54C4">
        <w:rPr>
          <w:lang w:val="en-US"/>
        </w:rPr>
        <w:t xml:space="preserve"> only a few studies reported the confidence interval for </w:t>
      </w:r>
      <w:r w:rsidR="00713E05">
        <w:rPr>
          <w:lang w:val="en-US"/>
        </w:rPr>
        <w:t xml:space="preserve">the mean difference (i.e., differences between the means; ). </w:t>
      </w:r>
    </w:p>
    <w:p w14:paraId="66ABAD82" w14:textId="52E934E1" w:rsidR="0066569F" w:rsidRDefault="00F33E85" w:rsidP="005525C6">
      <w:pPr>
        <w:pStyle w:val="Heading2"/>
        <w:rPr>
          <w:lang w:val="en-US"/>
        </w:rPr>
      </w:pPr>
      <w:r>
        <w:rPr>
          <w:lang w:val="en-US"/>
        </w:rPr>
        <w:t>Study findings component</w:t>
      </w:r>
    </w:p>
    <w:p w14:paraId="579E7CC5" w14:textId="77777777" w:rsidR="00591ADA" w:rsidRPr="00591ADA" w:rsidRDefault="00591ADA" w:rsidP="00591ADA">
      <w:pPr>
        <w:rPr>
          <w:lang w:val="en-US"/>
        </w:rPr>
      </w:pPr>
    </w:p>
    <w:p w14:paraId="34CE0E15" w14:textId="5FFF10F8" w:rsidR="003A465D" w:rsidRPr="003A465D" w:rsidRDefault="003A465D" w:rsidP="003A465D">
      <w:pPr>
        <w:rPr>
          <w:lang w:val="en-US"/>
        </w:rPr>
      </w:pPr>
      <w:r>
        <w:rPr>
          <w:lang w:val="en-US"/>
        </w:rPr>
        <w:tab/>
      </w:r>
    </w:p>
    <w:p w14:paraId="64EB3FEF" w14:textId="77777777" w:rsidR="00FF6AD7" w:rsidRDefault="00FF6AD7" w:rsidP="005525C6">
      <w:pPr>
        <w:pStyle w:val="Heading2"/>
        <w:rPr>
          <w:lang w:val="en-US"/>
        </w:rPr>
      </w:pPr>
      <w:r>
        <w:rPr>
          <w:lang w:val="en-US"/>
        </w:rPr>
        <w:t>Review findings</w:t>
      </w:r>
    </w:p>
    <w:p w14:paraId="0E2F7585" w14:textId="45951AFC" w:rsidR="0090201C" w:rsidRPr="0066569F" w:rsidRDefault="00FF6AD7" w:rsidP="00FF6AD7">
      <w:pPr>
        <w:pStyle w:val="Heading2"/>
        <w:rPr>
          <w:lang w:val="en-US"/>
        </w:rPr>
      </w:pPr>
      <w:r>
        <w:rPr>
          <w:lang w:val="en-US"/>
        </w:rPr>
        <w:t>Conclusion</w:t>
      </w:r>
    </w:p>
    <w:p w14:paraId="2ABD30EB" w14:textId="77777777" w:rsidR="0090201C" w:rsidRPr="0066569F" w:rsidRDefault="0090201C">
      <w:pPr>
        <w:ind w:firstLine="720"/>
        <w:rPr>
          <w:b/>
          <w:lang w:val="en-US"/>
        </w:rPr>
      </w:pPr>
      <w:r w:rsidRPr="0066569F">
        <w:rPr>
          <w:lang w:val="en-US"/>
        </w:rPr>
        <w:br w:type="page"/>
      </w:r>
    </w:p>
    <w:p w14:paraId="062304D1" w14:textId="252148EE" w:rsidR="002A104D" w:rsidRPr="0066569F" w:rsidRDefault="0090201C" w:rsidP="0090201C">
      <w:pPr>
        <w:pStyle w:val="Heading1"/>
        <w:rPr>
          <w:lang w:val="en-US"/>
        </w:rPr>
      </w:pPr>
      <w:r w:rsidRPr="0066569F">
        <w:rPr>
          <w:lang w:val="en-US"/>
        </w:rPr>
        <w:lastRenderedPageBreak/>
        <w:t>References</w:t>
      </w:r>
    </w:p>
    <w:p w14:paraId="0AB12725" w14:textId="77777777" w:rsidR="00B94C99" w:rsidRPr="0066569F" w:rsidRDefault="00B94C99" w:rsidP="005525C6">
      <w:pPr>
        <w:pStyle w:val="APA-texto"/>
        <w:rPr>
          <w:lang w:val="en-US"/>
        </w:rPr>
      </w:pPr>
    </w:p>
    <w:sectPr w:rsidR="00B94C99" w:rsidRPr="0066569F" w:rsidSect="00F84E4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A324CE"/>
    <w:multiLevelType w:val="multilevel"/>
    <w:tmpl w:val="22EACA5A"/>
    <w:lvl w:ilvl="0">
      <w:start w:val="1"/>
      <w:numFmt w:val="upperRoman"/>
      <w:lvlText w:val="%1."/>
      <w:lvlJc w:val="left"/>
      <w:pPr>
        <w:ind w:left="720" w:firstLine="0"/>
      </w:pPr>
      <w:rPr>
        <w:rFonts w:hint="default"/>
      </w:rPr>
    </w:lvl>
    <w:lvl w:ilvl="1">
      <w:start w:val="1"/>
      <w:numFmt w:val="upperLetter"/>
      <w:lvlText w:val="%2."/>
      <w:lvlJc w:val="left"/>
      <w:pPr>
        <w:ind w:left="1440" w:firstLine="0"/>
      </w:pPr>
      <w:rPr>
        <w:rFonts w:hint="default"/>
      </w:rPr>
    </w:lvl>
    <w:lvl w:ilvl="2">
      <w:start w:val="1"/>
      <w:numFmt w:val="lowerRoman"/>
      <w:lvlText w:val="%3."/>
      <w:lvlJc w:val="left"/>
      <w:pPr>
        <w:ind w:left="2160" w:firstLine="0"/>
      </w:pPr>
      <w:rPr>
        <w:rFonts w:hint="default"/>
      </w:rPr>
    </w:lvl>
    <w:lvl w:ilvl="3">
      <w:start w:val="1"/>
      <w:numFmt w:val="lowerLetter"/>
      <w:lvlText w:val="%4)"/>
      <w:lvlJc w:val="left"/>
      <w:pPr>
        <w:ind w:left="2880" w:firstLine="0"/>
      </w:pPr>
      <w:rPr>
        <w:rFonts w:hint="default"/>
      </w:rPr>
    </w:lvl>
    <w:lvl w:ilvl="4">
      <w:start w:val="1"/>
      <w:numFmt w:val="bullet"/>
      <w:lvlText w:val=""/>
      <w:lvlJc w:val="left"/>
      <w:pPr>
        <w:ind w:left="3600" w:firstLine="0"/>
      </w:pPr>
      <w:rPr>
        <w:rFonts w:ascii="Symbol" w:hAnsi="Symbol" w:hint="default"/>
        <w:color w:val="auto"/>
      </w:rPr>
    </w:lvl>
    <w:lvl w:ilvl="5">
      <w:start w:val="1"/>
      <w:numFmt w:val="bullet"/>
      <w:lvlText w:val=""/>
      <w:lvlJc w:val="left"/>
      <w:pPr>
        <w:ind w:left="4320" w:firstLine="0"/>
      </w:pPr>
      <w:rPr>
        <w:rFonts w:ascii="Symbol" w:hAnsi="Symbol" w:hint="default"/>
        <w:color w:val="auto"/>
      </w:rPr>
    </w:lvl>
    <w:lvl w:ilvl="6">
      <w:start w:val="1"/>
      <w:numFmt w:val="lowerRoman"/>
      <w:lvlText w:val="(%7)"/>
      <w:lvlJc w:val="left"/>
      <w:pPr>
        <w:ind w:left="5040" w:firstLine="0"/>
      </w:pPr>
      <w:rPr>
        <w:rFonts w:hint="default"/>
      </w:rPr>
    </w:lvl>
    <w:lvl w:ilvl="7">
      <w:start w:val="1"/>
      <w:numFmt w:val="lowerLetter"/>
      <w:lvlText w:val="(%8)"/>
      <w:lvlJc w:val="left"/>
      <w:pPr>
        <w:ind w:left="5760" w:firstLine="0"/>
      </w:pPr>
      <w:rPr>
        <w:rFonts w:hint="default"/>
      </w:rPr>
    </w:lvl>
    <w:lvl w:ilvl="8">
      <w:start w:val="1"/>
      <w:numFmt w:val="lowerRoman"/>
      <w:lvlText w:val="(%9)"/>
      <w:lvlJc w:val="left"/>
      <w:pPr>
        <w:ind w:left="6480" w:firstLine="0"/>
      </w:pPr>
      <w:rPr>
        <w:rFonts w:hint="default"/>
      </w:rPr>
    </w:lvl>
  </w:abstractNum>
  <w:abstractNum w:abstractNumId="1" w15:restartNumberingAfterBreak="0">
    <w:nsid w:val="1441315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233D0AD9"/>
    <w:multiLevelType w:val="hybridMultilevel"/>
    <w:tmpl w:val="9ED253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554E01"/>
    <w:multiLevelType w:val="multilevel"/>
    <w:tmpl w:val="385A3E3A"/>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lowerRoman"/>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bullet"/>
      <w:lvlText w:val=""/>
      <w:lvlJc w:val="left"/>
      <w:pPr>
        <w:ind w:left="2880" w:firstLine="0"/>
      </w:pPr>
      <w:rPr>
        <w:rFonts w:ascii="Symbol" w:hAnsi="Symbol"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4" w15:restartNumberingAfterBreak="0">
    <w:nsid w:val="41AC2B3A"/>
    <w:multiLevelType w:val="multilevel"/>
    <w:tmpl w:val="27B6ED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487A26EE"/>
    <w:multiLevelType w:val="multilevel"/>
    <w:tmpl w:val="385A3E3A"/>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lowerRoman"/>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bullet"/>
      <w:lvlText w:val=""/>
      <w:lvlJc w:val="left"/>
      <w:pPr>
        <w:ind w:left="2880" w:firstLine="0"/>
      </w:pPr>
      <w:rPr>
        <w:rFonts w:ascii="Symbol" w:hAnsi="Symbol"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6" w15:restartNumberingAfterBreak="0">
    <w:nsid w:val="53472520"/>
    <w:multiLevelType w:val="multilevel"/>
    <w:tmpl w:val="E4B826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5409167D"/>
    <w:multiLevelType w:val="multilevel"/>
    <w:tmpl w:val="D584A192"/>
    <w:styleLink w:val="Formal"/>
    <w:lvl w:ilvl="0">
      <w:start w:val="1"/>
      <w:numFmt w:val="upperRoman"/>
      <w:suff w:val="space"/>
      <w:lvlText w:val="%1."/>
      <w:lvlJc w:val="left"/>
      <w:pPr>
        <w:ind w:left="0" w:firstLine="0"/>
      </w:pPr>
      <w:rPr>
        <w:rFonts w:hint="default"/>
        <w:b w:val="0"/>
        <w:color w:val="auto"/>
        <w:sz w:val="24"/>
      </w:rPr>
    </w:lvl>
    <w:lvl w:ilvl="1">
      <w:start w:val="1"/>
      <w:numFmt w:val="upperLetter"/>
      <w:lvlRestart w:val="0"/>
      <w:suff w:val="space"/>
      <w:lvlText w:val="%2."/>
      <w:lvlJc w:val="left"/>
      <w:pPr>
        <w:ind w:left="720" w:firstLine="0"/>
      </w:pPr>
      <w:rPr>
        <w:rFonts w:hint="default"/>
      </w:rPr>
    </w:lvl>
    <w:lvl w:ilvl="2">
      <w:start w:val="1"/>
      <w:numFmt w:val="lowerRoman"/>
      <w:lvlRestart w:val="0"/>
      <w:suff w:val="space"/>
      <w:lvlText w:val="%3."/>
      <w:lvlJc w:val="left"/>
      <w:pPr>
        <w:ind w:left="1440" w:firstLine="0"/>
      </w:pPr>
      <w:rPr>
        <w:rFonts w:hint="default"/>
      </w:rPr>
    </w:lvl>
    <w:lvl w:ilvl="3">
      <w:start w:val="1"/>
      <w:numFmt w:val="lowerLetter"/>
      <w:lvlRestart w:val="0"/>
      <w:suff w:val="space"/>
      <w:lvlText w:val="%4."/>
      <w:lvlJc w:val="left"/>
      <w:pPr>
        <w:ind w:left="2160" w:firstLine="0"/>
      </w:pPr>
      <w:rPr>
        <w:rFonts w:hint="default"/>
      </w:rPr>
    </w:lvl>
    <w:lvl w:ilvl="4">
      <w:start w:val="1"/>
      <w:numFmt w:val="bullet"/>
      <w:lvlRestart w:val="0"/>
      <w:suff w:val="space"/>
      <w:lvlText w:val=""/>
      <w:lvlJc w:val="left"/>
      <w:pPr>
        <w:ind w:left="2880" w:firstLine="0"/>
      </w:pPr>
      <w:rPr>
        <w:rFonts w:ascii="Symbol" w:hAnsi="Symbol" w:hint="default"/>
      </w:rPr>
    </w:lvl>
    <w:lvl w:ilvl="5">
      <w:start w:val="1"/>
      <w:numFmt w:val="bullet"/>
      <w:lvlRestart w:val="0"/>
      <w:suff w:val="space"/>
      <w:lvlText w:val=""/>
      <w:lvlJc w:val="left"/>
      <w:pPr>
        <w:ind w:left="3600" w:firstLine="0"/>
      </w:pPr>
      <w:rPr>
        <w:rFonts w:ascii="Symbol" w:hAnsi="Symbol" w:hint="default"/>
        <w:color w:val="auto"/>
      </w:rPr>
    </w:lvl>
    <w:lvl w:ilvl="6">
      <w:start w:val="1"/>
      <w:numFmt w:val="lowerRoman"/>
      <w:suff w:val="space"/>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8" w15:restartNumberingAfterBreak="0">
    <w:nsid w:val="7F6F2854"/>
    <w:multiLevelType w:val="multilevel"/>
    <w:tmpl w:val="A42806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3"/>
  </w:num>
  <w:num w:numId="3">
    <w:abstractNumId w:val="7"/>
  </w:num>
  <w:num w:numId="4">
    <w:abstractNumId w:val="7"/>
  </w:num>
  <w:num w:numId="5">
    <w:abstractNumId w:val="7"/>
  </w:num>
  <w:num w:numId="6">
    <w:abstractNumId w:val="5"/>
  </w:num>
  <w:num w:numId="7">
    <w:abstractNumId w:val="1"/>
  </w:num>
  <w:num w:numId="8">
    <w:abstractNumId w:val="6"/>
  </w:num>
  <w:num w:numId="9">
    <w:abstractNumId w:val="8"/>
  </w:num>
  <w:num w:numId="10">
    <w:abstractNumId w:val="4"/>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2F93"/>
    <w:rsid w:val="00000BE0"/>
    <w:rsid w:val="0000579B"/>
    <w:rsid w:val="00014739"/>
    <w:rsid w:val="00032F93"/>
    <w:rsid w:val="000363D9"/>
    <w:rsid w:val="000663C7"/>
    <w:rsid w:val="00072B28"/>
    <w:rsid w:val="00074BFA"/>
    <w:rsid w:val="00083FF4"/>
    <w:rsid w:val="000914C1"/>
    <w:rsid w:val="000B77CD"/>
    <w:rsid w:val="000C299B"/>
    <w:rsid w:val="000F5486"/>
    <w:rsid w:val="000F5CE6"/>
    <w:rsid w:val="00113152"/>
    <w:rsid w:val="00140446"/>
    <w:rsid w:val="00182C12"/>
    <w:rsid w:val="001A3909"/>
    <w:rsid w:val="001C3582"/>
    <w:rsid w:val="001E5B4E"/>
    <w:rsid w:val="00211833"/>
    <w:rsid w:val="00214C6C"/>
    <w:rsid w:val="00214DF7"/>
    <w:rsid w:val="00225B18"/>
    <w:rsid w:val="00225BBF"/>
    <w:rsid w:val="0022728B"/>
    <w:rsid w:val="00247409"/>
    <w:rsid w:val="00287B2B"/>
    <w:rsid w:val="002A104D"/>
    <w:rsid w:val="002A1B99"/>
    <w:rsid w:val="002A6E5C"/>
    <w:rsid w:val="002C0166"/>
    <w:rsid w:val="002C47B1"/>
    <w:rsid w:val="002C5C24"/>
    <w:rsid w:val="00305D10"/>
    <w:rsid w:val="00315DCA"/>
    <w:rsid w:val="0031607A"/>
    <w:rsid w:val="00326D45"/>
    <w:rsid w:val="00332BEF"/>
    <w:rsid w:val="00333D6E"/>
    <w:rsid w:val="003424EB"/>
    <w:rsid w:val="00350837"/>
    <w:rsid w:val="003747DC"/>
    <w:rsid w:val="003A465D"/>
    <w:rsid w:val="003B19F1"/>
    <w:rsid w:val="003B6C48"/>
    <w:rsid w:val="003C3878"/>
    <w:rsid w:val="003C3C0C"/>
    <w:rsid w:val="003F09A2"/>
    <w:rsid w:val="004042F0"/>
    <w:rsid w:val="0043087E"/>
    <w:rsid w:val="00442B22"/>
    <w:rsid w:val="00454CDD"/>
    <w:rsid w:val="00461C53"/>
    <w:rsid w:val="00475214"/>
    <w:rsid w:val="004979B5"/>
    <w:rsid w:val="004A1EAF"/>
    <w:rsid w:val="004B17D6"/>
    <w:rsid w:val="004B59B5"/>
    <w:rsid w:val="004B7450"/>
    <w:rsid w:val="004D33D0"/>
    <w:rsid w:val="004D6D28"/>
    <w:rsid w:val="004D7EA4"/>
    <w:rsid w:val="00526B8F"/>
    <w:rsid w:val="00534154"/>
    <w:rsid w:val="00550D8F"/>
    <w:rsid w:val="00551EFE"/>
    <w:rsid w:val="00551F01"/>
    <w:rsid w:val="005525C6"/>
    <w:rsid w:val="00572EFF"/>
    <w:rsid w:val="00591ADA"/>
    <w:rsid w:val="005B78B6"/>
    <w:rsid w:val="005D1DC7"/>
    <w:rsid w:val="005E1AE7"/>
    <w:rsid w:val="005E309C"/>
    <w:rsid w:val="006006D9"/>
    <w:rsid w:val="00611084"/>
    <w:rsid w:val="00613B07"/>
    <w:rsid w:val="00641F57"/>
    <w:rsid w:val="00645419"/>
    <w:rsid w:val="00655AFF"/>
    <w:rsid w:val="00663138"/>
    <w:rsid w:val="0066569F"/>
    <w:rsid w:val="00673817"/>
    <w:rsid w:val="006A6CB3"/>
    <w:rsid w:val="006A763F"/>
    <w:rsid w:val="006E38D7"/>
    <w:rsid w:val="006E720B"/>
    <w:rsid w:val="006F2240"/>
    <w:rsid w:val="007013C2"/>
    <w:rsid w:val="00706921"/>
    <w:rsid w:val="00707771"/>
    <w:rsid w:val="00710A82"/>
    <w:rsid w:val="00713E05"/>
    <w:rsid w:val="00757D3A"/>
    <w:rsid w:val="00764EAD"/>
    <w:rsid w:val="007A3C49"/>
    <w:rsid w:val="007A7B93"/>
    <w:rsid w:val="007E07E3"/>
    <w:rsid w:val="007E0996"/>
    <w:rsid w:val="007F60E2"/>
    <w:rsid w:val="00833D0A"/>
    <w:rsid w:val="00840E85"/>
    <w:rsid w:val="00845057"/>
    <w:rsid w:val="00853CC8"/>
    <w:rsid w:val="00856ACA"/>
    <w:rsid w:val="0088092D"/>
    <w:rsid w:val="0088764D"/>
    <w:rsid w:val="00890E99"/>
    <w:rsid w:val="0089336D"/>
    <w:rsid w:val="008A1F89"/>
    <w:rsid w:val="008A5E35"/>
    <w:rsid w:val="008C7227"/>
    <w:rsid w:val="008D0D44"/>
    <w:rsid w:val="008D7188"/>
    <w:rsid w:val="008E0636"/>
    <w:rsid w:val="008E5F37"/>
    <w:rsid w:val="008F3927"/>
    <w:rsid w:val="008F5982"/>
    <w:rsid w:val="0090201C"/>
    <w:rsid w:val="009104ED"/>
    <w:rsid w:val="00923AC1"/>
    <w:rsid w:val="009256EC"/>
    <w:rsid w:val="00926D17"/>
    <w:rsid w:val="0093391D"/>
    <w:rsid w:val="009360DC"/>
    <w:rsid w:val="00950548"/>
    <w:rsid w:val="0095462F"/>
    <w:rsid w:val="0099398D"/>
    <w:rsid w:val="009C465F"/>
    <w:rsid w:val="009D2ED6"/>
    <w:rsid w:val="009E51A3"/>
    <w:rsid w:val="009F4613"/>
    <w:rsid w:val="00A04651"/>
    <w:rsid w:val="00A05804"/>
    <w:rsid w:val="00A2137A"/>
    <w:rsid w:val="00A416C0"/>
    <w:rsid w:val="00A47FE4"/>
    <w:rsid w:val="00A54325"/>
    <w:rsid w:val="00A55535"/>
    <w:rsid w:val="00A8455D"/>
    <w:rsid w:val="00A850EB"/>
    <w:rsid w:val="00AA17DD"/>
    <w:rsid w:val="00AA3263"/>
    <w:rsid w:val="00AD456B"/>
    <w:rsid w:val="00AD5A31"/>
    <w:rsid w:val="00AE01E6"/>
    <w:rsid w:val="00AE6F5D"/>
    <w:rsid w:val="00B030F1"/>
    <w:rsid w:val="00B10769"/>
    <w:rsid w:val="00B663C4"/>
    <w:rsid w:val="00B6710C"/>
    <w:rsid w:val="00B67CD2"/>
    <w:rsid w:val="00B7169C"/>
    <w:rsid w:val="00B834ED"/>
    <w:rsid w:val="00B94C99"/>
    <w:rsid w:val="00BA16B7"/>
    <w:rsid w:val="00BA42D3"/>
    <w:rsid w:val="00BB3B5E"/>
    <w:rsid w:val="00BF16E7"/>
    <w:rsid w:val="00C2418E"/>
    <w:rsid w:val="00C312D8"/>
    <w:rsid w:val="00C36180"/>
    <w:rsid w:val="00C4252B"/>
    <w:rsid w:val="00C5563B"/>
    <w:rsid w:val="00C716E1"/>
    <w:rsid w:val="00C74652"/>
    <w:rsid w:val="00CC452A"/>
    <w:rsid w:val="00CC6836"/>
    <w:rsid w:val="00CD3662"/>
    <w:rsid w:val="00D122A5"/>
    <w:rsid w:val="00D2358C"/>
    <w:rsid w:val="00D245F7"/>
    <w:rsid w:val="00D26E24"/>
    <w:rsid w:val="00D30B46"/>
    <w:rsid w:val="00D50046"/>
    <w:rsid w:val="00D57E03"/>
    <w:rsid w:val="00D66A44"/>
    <w:rsid w:val="00D77949"/>
    <w:rsid w:val="00D87F42"/>
    <w:rsid w:val="00D92807"/>
    <w:rsid w:val="00D9316D"/>
    <w:rsid w:val="00D97686"/>
    <w:rsid w:val="00DA7533"/>
    <w:rsid w:val="00DC54C4"/>
    <w:rsid w:val="00DE1539"/>
    <w:rsid w:val="00DE4A9A"/>
    <w:rsid w:val="00DE4D0A"/>
    <w:rsid w:val="00DF2E41"/>
    <w:rsid w:val="00E04D9B"/>
    <w:rsid w:val="00E37168"/>
    <w:rsid w:val="00E50E67"/>
    <w:rsid w:val="00E530A9"/>
    <w:rsid w:val="00E60450"/>
    <w:rsid w:val="00E67231"/>
    <w:rsid w:val="00E67597"/>
    <w:rsid w:val="00E979E4"/>
    <w:rsid w:val="00EC32A6"/>
    <w:rsid w:val="00EC5753"/>
    <w:rsid w:val="00EE5B8B"/>
    <w:rsid w:val="00F33E85"/>
    <w:rsid w:val="00F658C8"/>
    <w:rsid w:val="00F66E3B"/>
    <w:rsid w:val="00F77B44"/>
    <w:rsid w:val="00F84E4C"/>
    <w:rsid w:val="00F91542"/>
    <w:rsid w:val="00FA017B"/>
    <w:rsid w:val="00FA401D"/>
    <w:rsid w:val="00FB3982"/>
    <w:rsid w:val="00FF6AD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60AEF6C1"/>
  <w15:chartTrackingRefBased/>
  <w15:docId w15:val="{0CA60114-FECF-074D-8C8A-6DBF6415DC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2"/>
        <w:lang w:val="en-US" w:eastAsia="en-US"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rsid w:val="00D122A5"/>
    <w:pPr>
      <w:ind w:firstLine="0"/>
    </w:pPr>
    <w:rPr>
      <w:lang w:val="es-ES"/>
    </w:rPr>
  </w:style>
  <w:style w:type="paragraph" w:styleId="Heading1">
    <w:name w:val="heading 1"/>
    <w:aliases w:val="Heading 1-APA"/>
    <w:basedOn w:val="Normal"/>
    <w:next w:val="Normal"/>
    <w:link w:val="Heading1Char"/>
    <w:uiPriority w:val="9"/>
    <w:qFormat/>
    <w:rsid w:val="00A2137A"/>
    <w:pPr>
      <w:keepNext/>
      <w:keepLines/>
      <w:spacing w:before="240" w:line="360" w:lineRule="auto"/>
      <w:jc w:val="center"/>
      <w:outlineLvl w:val="0"/>
    </w:pPr>
    <w:rPr>
      <w:rFonts w:eastAsiaTheme="majorEastAsia"/>
      <w:b/>
      <w:szCs w:val="24"/>
    </w:rPr>
  </w:style>
  <w:style w:type="paragraph" w:styleId="Heading2">
    <w:name w:val="heading 2"/>
    <w:aliases w:val="Heading 2-APA"/>
    <w:basedOn w:val="Normal"/>
    <w:next w:val="Normal"/>
    <w:link w:val="Heading2Char"/>
    <w:uiPriority w:val="9"/>
    <w:unhideWhenUsed/>
    <w:qFormat/>
    <w:rsid w:val="00B834ED"/>
    <w:pPr>
      <w:spacing w:line="360" w:lineRule="auto"/>
      <w:outlineLvl w:val="1"/>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PA-texto">
    <w:name w:val="APA-texto"/>
    <w:basedOn w:val="Normal"/>
    <w:qFormat/>
    <w:rsid w:val="002A6E5C"/>
    <w:pPr>
      <w:suppressAutoHyphens/>
      <w:ind w:firstLine="706"/>
      <w:contextualSpacing/>
    </w:pPr>
    <w:rPr>
      <w:rFonts w:eastAsia="Calibri"/>
      <w:lang w:val="es-PR"/>
    </w:rPr>
  </w:style>
  <w:style w:type="paragraph" w:customStyle="1" w:styleId="APA-Texto0">
    <w:name w:val="APA-Texto"/>
    <w:basedOn w:val="Normal"/>
    <w:rsid w:val="0043087E"/>
    <w:pPr>
      <w:spacing w:before="120" w:after="120"/>
      <w:ind w:firstLine="720"/>
    </w:pPr>
    <w:rPr>
      <w:rFonts w:eastAsia="Times New Roman"/>
      <w:color w:val="000000"/>
    </w:rPr>
  </w:style>
  <w:style w:type="character" w:customStyle="1" w:styleId="Heading1Char">
    <w:name w:val="Heading 1 Char"/>
    <w:aliases w:val="Heading 1-APA Char"/>
    <w:basedOn w:val="DefaultParagraphFont"/>
    <w:link w:val="Heading1"/>
    <w:uiPriority w:val="9"/>
    <w:rsid w:val="00A2137A"/>
    <w:rPr>
      <w:rFonts w:eastAsiaTheme="majorEastAsia"/>
      <w:b/>
      <w:szCs w:val="24"/>
      <w:lang w:val="es-ES"/>
    </w:rPr>
  </w:style>
  <w:style w:type="character" w:customStyle="1" w:styleId="Heading2Char">
    <w:name w:val="Heading 2 Char"/>
    <w:aliases w:val="Heading 2-APA Char"/>
    <w:basedOn w:val="DefaultParagraphFont"/>
    <w:link w:val="Heading2"/>
    <w:uiPriority w:val="9"/>
    <w:rsid w:val="00B834ED"/>
    <w:rPr>
      <w:b/>
      <w:lang w:val="es-ES"/>
    </w:rPr>
  </w:style>
  <w:style w:type="table" w:customStyle="1" w:styleId="APAstyle">
    <w:name w:val="APA style"/>
    <w:basedOn w:val="TableNormal"/>
    <w:uiPriority w:val="99"/>
    <w:rsid w:val="008D0D44"/>
    <w:pPr>
      <w:spacing w:line="240" w:lineRule="auto"/>
      <w:ind w:firstLine="0"/>
    </w:pPr>
    <w:rPr>
      <w:rFonts w:cstheme="minorBidi"/>
      <w:color w:val="000000" w:themeColor="text1"/>
      <w:szCs w:val="24"/>
    </w:rPr>
    <w:tblPr>
      <w:jc w:val="center"/>
      <w:tblBorders>
        <w:top w:val="single" w:sz="4" w:space="0" w:color="auto"/>
        <w:bottom w:val="single" w:sz="4" w:space="0" w:color="auto"/>
      </w:tblBorders>
    </w:tblPr>
    <w:trPr>
      <w:cantSplit/>
      <w:jc w:val="center"/>
    </w:trPr>
    <w:tcPr>
      <w:vAlign w:val="center"/>
    </w:tcPr>
  </w:style>
  <w:style w:type="table" w:customStyle="1" w:styleId="Style1">
    <w:name w:val="Style1"/>
    <w:basedOn w:val="TableNormal"/>
    <w:uiPriority w:val="99"/>
    <w:rsid w:val="008D0D44"/>
    <w:pPr>
      <w:spacing w:line="360" w:lineRule="auto"/>
      <w:ind w:firstLine="0"/>
    </w:pPr>
    <w:rPr>
      <w:color w:val="000000" w:themeColor="text1"/>
      <w:szCs w:val="24"/>
    </w:rPr>
    <w:tblPr>
      <w:jc w:val="center"/>
      <w:tblBorders>
        <w:top w:val="single" w:sz="4" w:space="0" w:color="auto"/>
        <w:bottom w:val="single" w:sz="4" w:space="0" w:color="auto"/>
      </w:tblBorders>
    </w:tblPr>
    <w:trPr>
      <w:cantSplit/>
      <w:jc w:val="center"/>
    </w:trPr>
  </w:style>
  <w:style w:type="numbering" w:customStyle="1" w:styleId="Formal">
    <w:name w:val="Formal"/>
    <w:uiPriority w:val="99"/>
    <w:rsid w:val="000363D9"/>
    <w:pPr>
      <w:numPr>
        <w:numId w:val="3"/>
      </w:numPr>
    </w:pPr>
  </w:style>
  <w:style w:type="paragraph" w:styleId="BalloonText">
    <w:name w:val="Balloon Text"/>
    <w:basedOn w:val="Normal"/>
    <w:link w:val="BalloonTextChar"/>
    <w:uiPriority w:val="99"/>
    <w:semiHidden/>
    <w:unhideWhenUsed/>
    <w:rsid w:val="00E04D9B"/>
    <w:pPr>
      <w:spacing w:line="240" w:lineRule="auto"/>
    </w:pPr>
    <w:rPr>
      <w:sz w:val="18"/>
      <w:szCs w:val="18"/>
    </w:rPr>
  </w:style>
  <w:style w:type="character" w:customStyle="1" w:styleId="BalloonTextChar">
    <w:name w:val="Balloon Text Char"/>
    <w:basedOn w:val="DefaultParagraphFont"/>
    <w:link w:val="BalloonText"/>
    <w:uiPriority w:val="99"/>
    <w:semiHidden/>
    <w:rsid w:val="00E04D9B"/>
    <w:rPr>
      <w:sz w:val="18"/>
      <w:szCs w:val="18"/>
      <w:lang w:val="es-ES"/>
    </w:rPr>
  </w:style>
  <w:style w:type="paragraph" w:styleId="ListParagraph">
    <w:name w:val="List Paragraph"/>
    <w:basedOn w:val="Normal"/>
    <w:uiPriority w:val="34"/>
    <w:qFormat/>
    <w:rsid w:val="002A104D"/>
    <w:pPr>
      <w:ind w:left="720"/>
      <w:contextualSpacing/>
    </w:pPr>
  </w:style>
  <w:style w:type="paragraph" w:styleId="Revision">
    <w:name w:val="Revision"/>
    <w:hidden/>
    <w:uiPriority w:val="99"/>
    <w:semiHidden/>
    <w:rsid w:val="001A3909"/>
    <w:pPr>
      <w:spacing w:line="240" w:lineRule="auto"/>
      <w:ind w:firstLine="0"/>
    </w:pPr>
    <w:rPr>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5284945">
      <w:bodyDiv w:val="1"/>
      <w:marLeft w:val="0"/>
      <w:marRight w:val="0"/>
      <w:marTop w:val="0"/>
      <w:marBottom w:val="0"/>
      <w:divBdr>
        <w:top w:val="none" w:sz="0" w:space="0" w:color="auto"/>
        <w:left w:val="none" w:sz="0" w:space="0" w:color="auto"/>
        <w:bottom w:val="none" w:sz="0" w:space="0" w:color="auto"/>
        <w:right w:val="none" w:sz="0" w:space="0" w:color="auto"/>
      </w:divBdr>
    </w:div>
    <w:div w:id="758984064">
      <w:bodyDiv w:val="1"/>
      <w:marLeft w:val="0"/>
      <w:marRight w:val="0"/>
      <w:marTop w:val="0"/>
      <w:marBottom w:val="0"/>
      <w:divBdr>
        <w:top w:val="none" w:sz="0" w:space="0" w:color="auto"/>
        <w:left w:val="none" w:sz="0" w:space="0" w:color="auto"/>
        <w:bottom w:val="none" w:sz="0" w:space="0" w:color="auto"/>
        <w:right w:val="none" w:sz="0" w:space="0" w:color="auto"/>
      </w:divBdr>
    </w:div>
    <w:div w:id="1985696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99F4328816B724ABB65184634EDCB7A" ma:contentTypeVersion="4" ma:contentTypeDescription="Create a new document." ma:contentTypeScope="" ma:versionID="1bd4f96a89e0bf3f95a675bb701c673a">
  <xsd:schema xmlns:xsd="http://www.w3.org/2001/XMLSchema" xmlns:xs="http://www.w3.org/2001/XMLSchema" xmlns:p="http://schemas.microsoft.com/office/2006/metadata/properties" xmlns:ns2="17c5fd42-a044-4f07-a556-35a9304bdabd" targetNamespace="http://schemas.microsoft.com/office/2006/metadata/properties" ma:root="true" ma:fieldsID="0e0b4ba08ccf20d12e7907069f81316d" ns2:_="">
    <xsd:import namespace="17c5fd42-a044-4f07-a556-35a9304bdabd"/>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c5fd42-a044-4f07-a556-35a9304bdab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EA9CEDE-BBAB-4641-8E2A-BF9AA79552F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c5fd42-a044-4f07-a556-35a9304bdab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4C260CD-81FC-4945-A1A9-9123F99D5D26}">
  <ds:schemaRefs>
    <ds:schemaRef ds:uri="http://schemas.microsoft.com/sharepoint/v3/contenttype/forms"/>
  </ds:schemaRefs>
</ds:datastoreItem>
</file>

<file path=customXml/itemProps3.xml><?xml version="1.0" encoding="utf-8"?>
<ds:datastoreItem xmlns:ds="http://schemas.openxmlformats.org/officeDocument/2006/customXml" ds:itemID="{95D0F3B4-3870-4348-8101-293229F573CE}">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4</Pages>
  <Words>2748</Words>
  <Characters>15668</Characters>
  <Application>Microsoft Office Word</Application>
  <DocSecurity>0</DocSecurity>
  <Lines>130</Lines>
  <Paragraphs>36</Paragraphs>
  <ScaleCrop>false</ScaleCrop>
  <Company/>
  <LinksUpToDate>false</LinksUpToDate>
  <CharactersWithSpaces>18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 E BERMONTI PÉREZ</dc:creator>
  <cp:keywords/>
  <dc:description/>
  <cp:lastModifiedBy>MARIO E BERMONTI PÉREZ</cp:lastModifiedBy>
  <cp:revision>152</cp:revision>
  <dcterms:created xsi:type="dcterms:W3CDTF">2019-09-23T16:15:00Z</dcterms:created>
  <dcterms:modified xsi:type="dcterms:W3CDTF">2019-09-23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99F4328816B724ABB65184634EDCB7A</vt:lpwstr>
  </property>
</Properties>
</file>